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32C5F73B" w14:textId="77777777" w:rsidR="007E349B" w:rsidRPr="00A21134" w:rsidRDefault="003A52ED" w:rsidP="00A21134">
      <w:pPr>
        <w:pStyle w:val="Puesto"/>
      </w:pPr>
      <w:r w:rsidRPr="00A21134">
        <w:lastRenderedPageBreak/>
        <w:t>Título de</w:t>
      </w:r>
      <w:r w:rsidR="00EE32DD">
        <w:t xml:space="preserve"> la </w:t>
      </w:r>
      <w:r w:rsidRPr="00A21134">
        <w:t>t</w:t>
      </w:r>
      <w:r w:rsidR="00EE32DD">
        <w:t>esis</w:t>
      </w:r>
      <w:r w:rsidR="00AE35F0">
        <w:t xml:space="preserve"> o </w:t>
      </w:r>
      <w:r w:rsidR="0058118D">
        <w:t>trabajo de investigación</w:t>
      </w:r>
    </w:p>
    <w:p w14:paraId="6FAA60BB" w14:textId="77777777" w:rsidR="007E349B" w:rsidRPr="008852E9" w:rsidRDefault="007E349B" w:rsidP="00802049">
      <w:pPr>
        <w:spacing w:after="0" w:line="240" w:lineRule="auto"/>
        <w:jc w:val="center"/>
        <w:rPr>
          <w:rFonts w:ascii="Calibri" w:hAnsi="Calibri" w:cs="Arial"/>
          <w:sz w:val="24"/>
          <w:szCs w:val="24"/>
        </w:rPr>
      </w:pPr>
    </w:p>
    <w:p w14:paraId="764DDF04" w14:textId="77777777" w:rsidR="007E349B" w:rsidRPr="008852E9" w:rsidRDefault="007E349B"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B082EE5" w14:textId="77777777" w:rsidR="007E349B" w:rsidRPr="006573E3" w:rsidRDefault="007E349B" w:rsidP="00802049">
      <w:pPr>
        <w:spacing w:after="0" w:line="240" w:lineRule="auto"/>
        <w:jc w:val="center"/>
        <w:rPr>
          <w:rFonts w:cs="Arial"/>
          <w:b/>
          <w:sz w:val="32"/>
          <w:szCs w:val="32"/>
        </w:rPr>
      </w:pPr>
      <w:r w:rsidRPr="006573E3">
        <w:rPr>
          <w:rFonts w:cs="Arial"/>
          <w:b/>
          <w:sz w:val="32"/>
          <w:szCs w:val="32"/>
        </w:rPr>
        <w:t>Nombres y apellidos completos del autor</w:t>
      </w:r>
    </w:p>
    <w:p w14:paraId="23FBC41C" w14:textId="77777777" w:rsidR="00217026" w:rsidRPr="008852E9" w:rsidRDefault="00217026" w:rsidP="00802049">
      <w:pPr>
        <w:spacing w:after="0" w:line="240" w:lineRule="auto"/>
        <w:jc w:val="center"/>
        <w:rPr>
          <w:rFonts w:ascii="Calibri" w:hAnsi="Calibri" w:cs="Arial"/>
          <w:sz w:val="24"/>
          <w:szCs w:val="24"/>
        </w:rPr>
      </w:pPr>
    </w:p>
    <w:p w14:paraId="0C9F3380"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7777777" w:rsidR="007E349B" w:rsidRPr="00895011" w:rsidRDefault="007E349B" w:rsidP="00194847">
      <w:pPr>
        <w:pStyle w:val="Prrafodelista"/>
        <w:jc w:val="center"/>
        <w:rPr>
          <w:szCs w:val="22"/>
        </w:rPr>
      </w:pPr>
      <w:r w:rsidRPr="00895011">
        <w:rPr>
          <w:szCs w:val="22"/>
        </w:rPr>
        <w:t xml:space="preserve">Tesis </w:t>
      </w:r>
      <w:r w:rsidR="00AE35F0">
        <w:rPr>
          <w:szCs w:val="22"/>
        </w:rPr>
        <w:t xml:space="preserve">o </w:t>
      </w:r>
      <w:r w:rsidR="0058118D">
        <w:rPr>
          <w:szCs w:val="22"/>
        </w:rPr>
        <w:t>trabajo de investigación</w:t>
      </w:r>
      <w:r w:rsidR="00AE35F0">
        <w:rPr>
          <w:szCs w:val="22"/>
        </w:rPr>
        <w:t xml:space="preserve"> </w:t>
      </w:r>
      <w:r w:rsidRPr="00895011">
        <w:rPr>
          <w:szCs w:val="22"/>
        </w:rPr>
        <w:t>presentada</w:t>
      </w:r>
      <w:r w:rsidR="00AE35F0">
        <w:rPr>
          <w:szCs w:val="22"/>
        </w:rPr>
        <w:t>(o)</w:t>
      </w:r>
      <w:r w:rsidRPr="00895011">
        <w:rPr>
          <w:szCs w:val="22"/>
        </w:rPr>
        <w:t xml:space="preserve"> como requisito parcial para optar al título de:</w:t>
      </w:r>
    </w:p>
    <w:p w14:paraId="780C4786" w14:textId="77777777" w:rsidR="007E349B" w:rsidRPr="00895011" w:rsidRDefault="003A52ED" w:rsidP="00194847">
      <w:pPr>
        <w:pStyle w:val="Prrafodelista"/>
        <w:jc w:val="center"/>
        <w:rPr>
          <w:b/>
          <w:szCs w:val="22"/>
        </w:rPr>
      </w:pPr>
      <w:r w:rsidRPr="00895011">
        <w:rPr>
          <w:b/>
          <w:szCs w:val="22"/>
        </w:rPr>
        <w:t xml:space="preserve">Indicar el título que se obtendrá. Por ejemplo, </w:t>
      </w:r>
      <w:r w:rsidR="00F50FA5">
        <w:rPr>
          <w:b/>
          <w:szCs w:val="22"/>
        </w:rPr>
        <w:t xml:space="preserve">Magister en </w:t>
      </w:r>
      <w:r w:rsidRPr="00895011">
        <w:rPr>
          <w:b/>
          <w:szCs w:val="22"/>
        </w:rPr>
        <w:t>Ingenier</w:t>
      </w:r>
      <w:r w:rsidR="00F50FA5">
        <w:rPr>
          <w:b/>
          <w:szCs w:val="22"/>
        </w:rPr>
        <w:t>ía Química</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77777777" w:rsidR="00094E59" w:rsidRPr="00895011" w:rsidRDefault="00153EF8" w:rsidP="00194847">
      <w:pPr>
        <w:pStyle w:val="Prrafodelista"/>
        <w:jc w:val="center"/>
        <w:rPr>
          <w:szCs w:val="22"/>
        </w:rPr>
      </w:pPr>
      <w:r w:rsidRPr="00895011">
        <w:rPr>
          <w:szCs w:val="22"/>
        </w:rPr>
        <w:t>Título</w:t>
      </w:r>
      <w:r w:rsidR="009B7862">
        <w:rPr>
          <w:szCs w:val="22"/>
        </w:rPr>
        <w:t xml:space="preserve"> (</w:t>
      </w:r>
      <w:proofErr w:type="spellStart"/>
      <w:r w:rsidR="009B7862">
        <w:rPr>
          <w:szCs w:val="22"/>
        </w:rPr>
        <w:t>Ph.D</w:t>
      </w:r>
      <w:proofErr w:type="spellEnd"/>
      <w:r w:rsidR="009B7862">
        <w:rPr>
          <w:szCs w:val="22"/>
        </w:rPr>
        <w:t>., Doctor, Químico, etc.)</w:t>
      </w:r>
      <w:r w:rsidRPr="00895011">
        <w:rPr>
          <w:szCs w:val="22"/>
        </w:rPr>
        <w:t xml:space="preserve"> y nombre del director(a)</w:t>
      </w:r>
    </w:p>
    <w:p w14:paraId="183193C9" w14:textId="77777777" w:rsidR="00A21134" w:rsidRPr="00895011" w:rsidRDefault="00A21134" w:rsidP="00A21134">
      <w:pPr>
        <w:pStyle w:val="Prrafodelista"/>
        <w:jc w:val="center"/>
        <w:rPr>
          <w:szCs w:val="22"/>
        </w:rPr>
      </w:pPr>
      <w:r>
        <w:rPr>
          <w:szCs w:val="22"/>
        </w:rPr>
        <w:t>Cod</w:t>
      </w:r>
      <w:r w:rsidRPr="00895011">
        <w:rPr>
          <w:szCs w:val="22"/>
        </w:rPr>
        <w:t>irector (a):</w:t>
      </w:r>
    </w:p>
    <w:p w14:paraId="40FF3F1D" w14:textId="77777777" w:rsidR="00217026" w:rsidRPr="006573E3" w:rsidRDefault="00A21134" w:rsidP="00A21134">
      <w:pPr>
        <w:spacing w:after="0" w:line="240" w:lineRule="auto"/>
        <w:jc w:val="center"/>
        <w:rPr>
          <w:rFonts w:eastAsia="Times New Roman" w:cs="Arial"/>
          <w:lang w:val="es-ES" w:eastAsia="es-ES"/>
        </w:rPr>
      </w:pPr>
      <w:r w:rsidRPr="006573E3">
        <w:rPr>
          <w:rFonts w:eastAsia="Times New Roman" w:cs="Arial"/>
          <w:lang w:val="es-ES" w:eastAsia="es-ES"/>
        </w:rPr>
        <w:t xml:space="preserve">Título </w:t>
      </w:r>
      <w:r w:rsidR="009B7862" w:rsidRPr="006573E3">
        <w:rPr>
          <w:rFonts w:eastAsia="Times New Roman" w:cs="Arial"/>
          <w:lang w:eastAsia="es-ES"/>
        </w:rPr>
        <w:t>(</w:t>
      </w:r>
      <w:proofErr w:type="spellStart"/>
      <w:r w:rsidR="009B7862" w:rsidRPr="006573E3">
        <w:rPr>
          <w:rFonts w:eastAsia="Times New Roman" w:cs="Arial"/>
          <w:lang w:eastAsia="es-ES"/>
        </w:rPr>
        <w:t>Ph.D</w:t>
      </w:r>
      <w:proofErr w:type="spellEnd"/>
      <w:r w:rsidR="009B7862" w:rsidRPr="006573E3">
        <w:rPr>
          <w:rFonts w:eastAsia="Times New Roman" w:cs="Arial"/>
          <w:lang w:eastAsia="es-ES"/>
        </w:rPr>
        <w:t xml:space="preserve">., Doctor, Químico, etc.) </w:t>
      </w:r>
      <w:r w:rsidRPr="006573E3">
        <w:rPr>
          <w:rFonts w:eastAsia="Times New Roman" w:cs="Arial"/>
          <w:lang w:val="es-ES" w:eastAsia="es-ES"/>
        </w:rPr>
        <w:t>y nombre del codirector(a)</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77777777" w:rsidR="006F0DCF" w:rsidRDefault="006F0DCF" w:rsidP="00194847">
      <w:pPr>
        <w:pStyle w:val="Prrafodelista"/>
        <w:jc w:val="center"/>
        <w:rPr>
          <w:szCs w:val="22"/>
        </w:rPr>
      </w:pPr>
      <w:r>
        <w:rPr>
          <w:szCs w:val="22"/>
        </w:rPr>
        <w:t>Nombrar el grupo en caso que sea posible</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77777777" w:rsidR="007E349B" w:rsidRPr="00895011" w:rsidRDefault="007E349B" w:rsidP="00194847">
      <w:pPr>
        <w:pStyle w:val="Prrafodelista"/>
        <w:jc w:val="center"/>
        <w:rPr>
          <w:szCs w:val="22"/>
        </w:rPr>
      </w:pPr>
      <w:r w:rsidRPr="00895011">
        <w:rPr>
          <w:szCs w:val="22"/>
        </w:rPr>
        <w:t>Facultad, Departamento</w:t>
      </w:r>
      <w:r w:rsidR="007240D8">
        <w:rPr>
          <w:szCs w:val="22"/>
        </w:rPr>
        <w:t xml:space="preserve"> (Escuela, etc.)</w:t>
      </w:r>
    </w:p>
    <w:p w14:paraId="0E1032C1" w14:textId="77777777" w:rsidR="007E349B" w:rsidRPr="00895011" w:rsidRDefault="001A0BBE" w:rsidP="00194847">
      <w:pPr>
        <w:pStyle w:val="Prrafodelista"/>
        <w:jc w:val="center"/>
        <w:rPr>
          <w:szCs w:val="22"/>
        </w:rPr>
      </w:pPr>
      <w:r>
        <w:rPr>
          <w:szCs w:val="22"/>
        </w:rPr>
        <w:t>Ciudad</w:t>
      </w:r>
      <w:r w:rsidR="007654EF">
        <w:rPr>
          <w:szCs w:val="22"/>
        </w:rPr>
        <w:t>, Colombia</w:t>
      </w:r>
    </w:p>
    <w:p w14:paraId="1E77CB04" w14:textId="77777777" w:rsidR="00217026" w:rsidRPr="00895011" w:rsidRDefault="007E349B" w:rsidP="00194847">
      <w:pPr>
        <w:pStyle w:val="Prrafodelista"/>
        <w:jc w:val="center"/>
        <w:rPr>
          <w:szCs w:val="22"/>
        </w:rPr>
      </w:pPr>
      <w:r w:rsidRPr="00895011">
        <w:rPr>
          <w:szCs w:val="22"/>
        </w:rPr>
        <w:t>Año</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p w14:paraId="214B9085" w14:textId="77777777" w:rsidR="004F2186" w:rsidRPr="00425249" w:rsidRDefault="004F2186" w:rsidP="004F2186">
      <w:pPr>
        <w:pStyle w:val="Prrafodelista"/>
        <w:jc w:val="center"/>
        <w:rPr>
          <w:b/>
        </w:rPr>
      </w:pPr>
    </w:p>
    <w:p w14:paraId="6AF400DA" w14:textId="6134E57C" w:rsidR="004F2186" w:rsidRPr="00951361" w:rsidRDefault="004F2186" w:rsidP="004F2186">
      <w:pPr>
        <w:pStyle w:val="Prrafodelista"/>
      </w:pPr>
      <w:r>
        <w:rPr>
          <w:b/>
        </w:rPr>
        <w:t>*</w:t>
      </w:r>
      <w:r w:rsidRPr="00425249">
        <w:rPr>
          <w:b/>
        </w:rPr>
        <w:t>Descripción:</w:t>
      </w:r>
      <w:r>
        <w:t xml:space="preserve"> debe incluir en sus preliminares, dentro del mismo </w:t>
      </w:r>
      <w:proofErr w:type="spellStart"/>
      <w:r>
        <w:t>pdf</w:t>
      </w:r>
      <w:proofErr w:type="spellEnd"/>
      <w:r>
        <w:t>, tanto en inglés como en español, el título, el resumen y las palabras clave.</w:t>
      </w:r>
    </w:p>
    <w:bookmarkEnd w:id="10"/>
    <w:p w14:paraId="55C2D767" w14:textId="77777777" w:rsidR="004F3DF0" w:rsidRPr="004F3DF0" w:rsidRDefault="004F3DF0" w:rsidP="004F3DF0">
      <w:pPr>
        <w:pStyle w:val="Prrafodelista"/>
        <w:rPr>
          <w:b/>
        </w:rPr>
      </w:pPr>
    </w:p>
    <w:p w14:paraId="61FB4909" w14:textId="25258BE9" w:rsidR="00A525D1" w:rsidRDefault="000C54BE" w:rsidP="00C604C3">
      <w:pPr>
        <w:pStyle w:val="Prrafodelista"/>
      </w:pPr>
      <w:r>
        <w:t>E</w:t>
      </w:r>
      <w:r w:rsidR="00A525D1" w:rsidRPr="00DC6BC9">
        <w:t>l resume</w:t>
      </w:r>
      <w:r w:rsidR="00610604">
        <w:t>n es una presentación abreviada</w:t>
      </w:r>
      <w:r w:rsidR="00A525D1" w:rsidRPr="00150185">
        <w:t xml:space="preserve">. </w:t>
      </w:r>
      <w:r w:rsidR="00C604C3" w:rsidRPr="00150185">
        <w:t xml:space="preserve">Se debe usar una extensión máxima de </w:t>
      </w:r>
      <w:r w:rsidR="00041885" w:rsidRPr="00150185">
        <w:t>250 palabras</w:t>
      </w:r>
      <w:r w:rsidR="00BC2C6D" w:rsidRPr="00150185">
        <w:t>.</w:t>
      </w:r>
      <w:r w:rsidR="00C604C3" w:rsidRPr="00150185">
        <w:t xml:space="preserve"> </w:t>
      </w:r>
      <w:r w:rsidR="00A525D1" w:rsidRPr="00150185">
        <w:t xml:space="preserve">Se recomienda que este resumen sea analítico, es decir, que sea completo, con </w:t>
      </w:r>
      <w:r w:rsidR="00A525D1" w:rsidRPr="00DC6BC9">
        <w:t xml:space="preserve">información cuantitativa y cualitativa, generalmente </w:t>
      </w:r>
      <w:r w:rsidR="00401E41">
        <w:t>incluyendo</w:t>
      </w:r>
      <w:r w:rsidR="00A525D1" w:rsidRPr="00DC6BC9">
        <w:t xml:space="preserve"> los siguientes a</w:t>
      </w:r>
      <w:r w:rsidR="00401E41">
        <w:t>specto</w:t>
      </w:r>
      <w:r w:rsidR="00A525D1" w:rsidRPr="00DC6BC9">
        <w:t>s: objetivos, diseño, lugar y circunstancias, pacientes (u objetivo del estudio), intervención, mediciones y principales resultados, y conclusiones. Al final del resumen se deben usar palabras claves tomadas del texto, las cuales permiten la recuperación de la información</w:t>
      </w:r>
      <w:r w:rsidR="00C604C3">
        <w:t>.</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D014E1">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D014E1">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D014E1">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D014E1">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D014E1">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D014E1">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D014E1">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D014E1">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D014E1">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D014E1">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D014E1">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D014E1">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D014E1">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D014E1">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D014E1">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D014E1">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D014E1">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D014E1">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D014E1">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D014E1">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D014E1">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35FD0966" w:rsidR="00472BB9" w:rsidRPr="00472BB9" w:rsidRDefault="00472BB9" w:rsidP="00472BB9">
      <w:r w:rsidRPr="00DF60DD">
        <w:rPr>
          <w:b/>
        </w:rPr>
        <w:t xml:space="preserve">Figura </w:t>
      </w:r>
      <w:r>
        <w:rPr>
          <w:b/>
        </w:rPr>
        <w:t>3</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78035D">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7777777"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D014E1"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D014E1"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D014E1"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p w14:paraId="52E39D84" w14:textId="03996DBD" w:rsidR="008338F6" w:rsidRDefault="00BB49B4" w:rsidP="0078035D">
      <w:pPr>
        <w:pStyle w:val="Ttulo1"/>
      </w:pPr>
      <w:bookmarkStart w:id="36" w:name="_Toc42252783"/>
      <w:bookmarkEnd w:id="31"/>
      <w:bookmarkEnd w:id="32"/>
      <w:bookmarkEnd w:id="33"/>
      <w:bookmarkEnd w:id="34"/>
      <w:bookmarkEnd w:id="35"/>
      <w:r>
        <w:lastRenderedPageBreak/>
        <w:t>Capítulo 1</w:t>
      </w:r>
      <w:bookmarkEnd w:id="36"/>
      <w:r w:rsidR="00B24E86">
        <w:t xml:space="preserve">: Marco </w:t>
      </w:r>
      <w:r w:rsidR="004D6123">
        <w:t>Conceptual</w:t>
      </w:r>
    </w:p>
    <w:p w14:paraId="7469D025" w14:textId="669BAA02" w:rsidR="00D75B0B" w:rsidRDefault="00D75B0B" w:rsidP="004D6123">
      <w:pPr>
        <w:pStyle w:val="Ttulo2"/>
        <w:rPr>
          <w:lang w:val="es-ES" w:eastAsia="es-ES"/>
        </w:rPr>
      </w:pPr>
      <w:r>
        <w:rPr>
          <w:lang w:val="es-ES" w:eastAsia="es-ES"/>
        </w:rPr>
        <w:t>Sistemas de recolección de residuos</w:t>
      </w:r>
    </w:p>
    <w:p w14:paraId="4E17CBD7" w14:textId="01F3CE67" w:rsidR="00D75B0B" w:rsidRDefault="00D75B0B" w:rsidP="004D6123">
      <w:pPr>
        <w:pStyle w:val="Ttulo2"/>
        <w:rPr>
          <w:lang w:val="es-ES" w:eastAsia="es-ES"/>
        </w:rPr>
      </w:pPr>
      <w:proofErr w:type="gramStart"/>
      <w:r>
        <w:rPr>
          <w:lang w:val="es-ES" w:eastAsia="es-ES"/>
        </w:rPr>
        <w:t>reciclaje</w:t>
      </w:r>
      <w:proofErr w:type="gramEnd"/>
    </w:p>
    <w:p w14:paraId="191F736C" w14:textId="4BAD3003" w:rsidR="00D75B0B" w:rsidRDefault="00D75B0B" w:rsidP="004D6123">
      <w:pPr>
        <w:pStyle w:val="Ttulo2"/>
        <w:rPr>
          <w:lang w:val="es-ES" w:eastAsia="es-ES"/>
        </w:rPr>
      </w:pPr>
      <w:proofErr w:type="spellStart"/>
      <w:r>
        <w:rPr>
          <w:lang w:val="es-ES" w:eastAsia="es-ES"/>
        </w:rPr>
        <w:t>Cuidades</w:t>
      </w:r>
      <w:proofErr w:type="spellEnd"/>
      <w:r>
        <w:rPr>
          <w:lang w:val="es-ES" w:eastAsia="es-ES"/>
        </w:rPr>
        <w:t xml:space="preserve"> inteligentes</w:t>
      </w:r>
    </w:p>
    <w:p w14:paraId="0141E9FD" w14:textId="12EF569C" w:rsidR="00D75B0B" w:rsidRDefault="00D75B0B" w:rsidP="004D6123">
      <w:pPr>
        <w:pStyle w:val="Ttulo2"/>
        <w:rPr>
          <w:lang w:val="es-ES" w:eastAsia="es-ES"/>
        </w:rPr>
      </w:pPr>
      <w:r>
        <w:rPr>
          <w:lang w:val="es-ES" w:eastAsia="es-ES"/>
        </w:rPr>
        <w:t xml:space="preserve">Sistemas </w:t>
      </w:r>
      <w:proofErr w:type="spellStart"/>
      <w:r>
        <w:rPr>
          <w:lang w:val="es-ES" w:eastAsia="es-ES"/>
        </w:rPr>
        <w:t>georeferenciados</w:t>
      </w:r>
      <w:proofErr w:type="spellEnd"/>
    </w:p>
    <w:p w14:paraId="484179ED" w14:textId="383569D5" w:rsidR="00D75B0B" w:rsidRDefault="00D75B0B" w:rsidP="004D6123">
      <w:pPr>
        <w:pStyle w:val="Ttulo2"/>
        <w:rPr>
          <w:lang w:val="es-ES" w:eastAsia="es-ES"/>
        </w:rPr>
      </w:pPr>
      <w:proofErr w:type="spellStart"/>
      <w:r>
        <w:rPr>
          <w:lang w:val="es-ES" w:eastAsia="es-ES"/>
        </w:rPr>
        <w:t>Sitema</w:t>
      </w:r>
      <w:proofErr w:type="spellEnd"/>
      <w:r>
        <w:rPr>
          <w:lang w:val="es-ES" w:eastAsia="es-ES"/>
        </w:rPr>
        <w:t xml:space="preserve"> posicionamiento global GPS</w:t>
      </w:r>
    </w:p>
    <w:p w14:paraId="6AF79C55" w14:textId="3BDF1DE1" w:rsidR="00D75B0B" w:rsidRDefault="00D75B0B" w:rsidP="004D6123">
      <w:pPr>
        <w:pStyle w:val="Ttulo2"/>
        <w:rPr>
          <w:lang w:val="es-ES" w:eastAsia="es-ES"/>
        </w:rPr>
      </w:pPr>
      <w:r>
        <w:rPr>
          <w:lang w:val="es-ES" w:eastAsia="es-ES"/>
        </w:rPr>
        <w:t>Internet de las cosas</w:t>
      </w:r>
    </w:p>
    <w:p w14:paraId="196FE3D8" w14:textId="101A0D64" w:rsidR="00D75B0B" w:rsidRDefault="00D75B0B" w:rsidP="004D6123">
      <w:pPr>
        <w:pStyle w:val="Ttulo2"/>
        <w:rPr>
          <w:lang w:val="es-ES" w:eastAsia="es-ES"/>
        </w:rPr>
      </w:pPr>
      <w:r>
        <w:rPr>
          <w:lang w:val="es-ES" w:eastAsia="es-ES"/>
        </w:rPr>
        <w:t>Software libre</w:t>
      </w:r>
    </w:p>
    <w:p w14:paraId="0ABD029E" w14:textId="23C8926E" w:rsidR="00D75B0B" w:rsidRDefault="00D75B0B" w:rsidP="004D6123">
      <w:pPr>
        <w:pStyle w:val="Ttulo2"/>
        <w:rPr>
          <w:lang w:val="es-ES" w:eastAsia="es-ES"/>
        </w:rPr>
      </w:pPr>
      <w:r>
        <w:rPr>
          <w:lang w:val="es-ES" w:eastAsia="es-ES"/>
        </w:rPr>
        <w:t>Hardware libre</w:t>
      </w:r>
    </w:p>
    <w:p w14:paraId="577D1A27" w14:textId="77777777" w:rsidR="004D6123" w:rsidRDefault="004D6123" w:rsidP="004D6123">
      <w:pPr>
        <w:pStyle w:val="Ttulo2"/>
        <w:rPr>
          <w:lang w:val="es-ES" w:eastAsia="es-ES"/>
        </w:rPr>
      </w:pPr>
      <w:r>
        <w:rPr>
          <w:lang w:val="es-ES" w:eastAsia="es-ES"/>
        </w:rPr>
        <w:t>Sistemas embebidos</w:t>
      </w:r>
    </w:p>
    <w:p w14:paraId="47104D95" w14:textId="2EDC824A" w:rsidR="004D6123" w:rsidRDefault="004D6123" w:rsidP="004D6123">
      <w:pPr>
        <w:pStyle w:val="Ttulo2"/>
        <w:rPr>
          <w:lang w:val="es-ES" w:eastAsia="es-ES"/>
        </w:rPr>
      </w:pPr>
      <w:r>
        <w:rPr>
          <w:lang w:val="es-ES" w:eastAsia="es-ES"/>
        </w:rPr>
        <w:t xml:space="preserve">Sensores </w:t>
      </w:r>
    </w:p>
    <w:p w14:paraId="695CF127" w14:textId="77777777" w:rsidR="00D75B0B" w:rsidRDefault="00D75B0B" w:rsidP="004D6123">
      <w:pPr>
        <w:pStyle w:val="Ttulo2"/>
        <w:rPr>
          <w:lang w:val="es-ES" w:eastAsia="es-ES"/>
        </w:rPr>
      </w:pPr>
      <w:proofErr w:type="spellStart"/>
      <w:proofErr w:type="gramStart"/>
      <w:r>
        <w:rPr>
          <w:lang w:val="es-ES" w:eastAsia="es-ES"/>
        </w:rPr>
        <w:t>comunicacion</w:t>
      </w:r>
      <w:proofErr w:type="spellEnd"/>
      <w:proofErr w:type="gramEnd"/>
    </w:p>
    <w:p w14:paraId="52806C53" w14:textId="49BAE4D1" w:rsidR="00D75B0B" w:rsidRDefault="00D75B0B" w:rsidP="004D6123">
      <w:pPr>
        <w:pStyle w:val="Ttulo2"/>
        <w:rPr>
          <w:lang w:val="es-ES" w:eastAsia="es-ES"/>
        </w:rPr>
      </w:pPr>
      <w:proofErr w:type="gramStart"/>
      <w:r>
        <w:rPr>
          <w:lang w:val="es-ES" w:eastAsia="es-ES"/>
        </w:rPr>
        <w:t>tecnologías</w:t>
      </w:r>
      <w:proofErr w:type="gramEnd"/>
      <w:r>
        <w:rPr>
          <w:lang w:val="es-ES" w:eastAsia="es-ES"/>
        </w:rPr>
        <w:t xml:space="preserve"> inalámbricas RF</w:t>
      </w:r>
    </w:p>
    <w:p w14:paraId="1E6DFBAA" w14:textId="0310E482" w:rsidR="00D75B0B" w:rsidRDefault="00D75B0B" w:rsidP="004D6123">
      <w:pPr>
        <w:pStyle w:val="Ttulo2"/>
        <w:rPr>
          <w:lang w:val="es-ES" w:eastAsia="es-ES"/>
        </w:rPr>
      </w:pPr>
      <w:proofErr w:type="gramStart"/>
      <w:r>
        <w:rPr>
          <w:lang w:val="es-ES" w:eastAsia="es-ES"/>
        </w:rPr>
        <w:t>transmisores</w:t>
      </w:r>
      <w:proofErr w:type="gramEnd"/>
      <w:r>
        <w:rPr>
          <w:lang w:val="es-ES" w:eastAsia="es-ES"/>
        </w:rPr>
        <w:t xml:space="preserve"> y receptores (</w:t>
      </w:r>
      <w:proofErr w:type="spellStart"/>
      <w:r>
        <w:rPr>
          <w:lang w:val="es-ES" w:eastAsia="es-ES"/>
        </w:rPr>
        <w:t>transceivers</w:t>
      </w:r>
      <w:proofErr w:type="spellEnd"/>
      <w:r>
        <w:rPr>
          <w:lang w:val="es-ES" w:eastAsia="es-ES"/>
        </w:rPr>
        <w:t>)</w:t>
      </w:r>
    </w:p>
    <w:p w14:paraId="458CE85C" w14:textId="4598D6C4" w:rsidR="00D75B0B" w:rsidRDefault="00C00966" w:rsidP="004D6123">
      <w:pPr>
        <w:pStyle w:val="Ttulo2"/>
        <w:rPr>
          <w:lang w:val="es-ES" w:eastAsia="es-ES"/>
        </w:rPr>
      </w:pPr>
      <w:proofErr w:type="spellStart"/>
      <w:r>
        <w:rPr>
          <w:lang w:val="es-ES" w:eastAsia="es-ES"/>
        </w:rPr>
        <w:lastRenderedPageBreak/>
        <w:t>LoRa</w:t>
      </w:r>
      <w:proofErr w:type="spellEnd"/>
    </w:p>
    <w:p w14:paraId="5E446471" w14:textId="57ACFAAA" w:rsidR="009257F7" w:rsidRDefault="00C27D2D" w:rsidP="003F678D">
      <w:pPr>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1"/>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xml:space="preserve">) y </w:t>
      </w:r>
      <w:r w:rsidR="004279C2">
        <w:rPr>
          <w:lang w:val="es-ES" w:eastAsia="es-ES"/>
        </w:rPr>
        <w:lastRenderedPageBreak/>
        <w:t>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Medicas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ortogonalidad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77777777" w:rsidR="006E6B0A" w:rsidRDefault="00614701" w:rsidP="00614701">
      <w:pPr>
        <w:rPr>
          <w:lang w:val="es-ES" w:eastAsia="es-ES"/>
        </w:rPr>
      </w:pPr>
      <w:r>
        <w:rPr>
          <w:lang w:val="es-ES" w:eastAsia="es-ES"/>
        </w:rPr>
        <w:t xml:space="preserve">como ya hemos visto </w:t>
      </w:r>
      <w:proofErr w:type="spellStart"/>
      <w:r w:rsidR="006E6B0A">
        <w:rPr>
          <w:lang w:val="es-ES" w:eastAsia="es-ES"/>
        </w:rPr>
        <w:t>miestras</w:t>
      </w:r>
      <w:proofErr w:type="spellEnd"/>
      <w:r w:rsidR="006E6B0A">
        <w:rPr>
          <w:lang w:val="es-ES" w:eastAsia="es-ES"/>
        </w:rPr>
        <w:t xml:space="preserve">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w:t>
      </w:r>
      <w:r>
        <w:rPr>
          <w:lang w:val="es-ES" w:eastAsia="es-ES"/>
        </w:rPr>
        <w:lastRenderedPageBreak/>
        <w:t>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drawing>
          <wp:inline distT="0" distB="0" distL="0" distR="0" wp14:anchorId="2EEB3B38" wp14:editId="1190CCEA">
            <wp:extent cx="5561965" cy="4171474"/>
            <wp:effectExtent l="0" t="0" r="635" b="635"/>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1965" cy="4171474"/>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7E506980" w14:textId="77777777" w:rsidR="00FA3BC8" w:rsidRDefault="00FA3BC8" w:rsidP="00614701">
      <w:pPr>
        <w:rPr>
          <w:lang w:val="es-ES" w:eastAsia="es-ES"/>
        </w:rPr>
      </w:pPr>
    </w:p>
    <w:p w14:paraId="5AA932AD" w14:textId="2809FDCD" w:rsidR="00EB0D9F" w:rsidRDefault="00EB0D9F" w:rsidP="00EB0D9F">
      <w:pPr>
        <w:pStyle w:val="Ttulo3"/>
        <w:rPr>
          <w:lang w:val="es-ES" w:eastAsia="es-ES"/>
        </w:rPr>
      </w:pPr>
      <w:r>
        <w:rPr>
          <w:lang w:val="es-ES" w:eastAsia="es-ES"/>
        </w:rPr>
        <w:lastRenderedPageBreak/>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8C62F5">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lastRenderedPageBreak/>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5586C923" w14:textId="77777777" w:rsidR="00FD00BC" w:rsidRPr="00EB0D9F" w:rsidRDefault="00FD00BC" w:rsidP="008C62F5">
      <w:pPr>
        <w:rPr>
          <w:lang w:val="es-ES" w:eastAsia="es-ES"/>
        </w:rPr>
      </w:pPr>
    </w:p>
    <w:p w14:paraId="76EDE8BC" w14:textId="644B38CB" w:rsidR="008C62F5" w:rsidRPr="00EB0D9F" w:rsidRDefault="00EB0D9F" w:rsidP="008C62F5">
      <w:pPr>
        <w:rPr>
          <w:b/>
          <w:lang w:val="es-ES" w:eastAsia="es-ES"/>
        </w:rPr>
      </w:pPr>
      <w:r w:rsidRPr="00EB0D9F">
        <w:rPr>
          <w:b/>
          <w:lang w:val="es-ES" w:eastAsia="es-ES"/>
        </w:rPr>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16CC8F1A" w14:textId="0319585E" w:rsidR="0081267A" w:rsidRPr="008C62F5" w:rsidRDefault="0081267A" w:rsidP="008C62F5">
      <w:pPr>
        <w:rPr>
          <w:lang w:val="es-ES" w:eastAsia="es-ES"/>
        </w:rPr>
      </w:pPr>
      <w:r>
        <w:rPr>
          <w:lang w:val="es-ES" w:eastAsia="es-ES"/>
        </w:rPr>
        <w:tab/>
      </w:r>
    </w:p>
    <w:p w14:paraId="21E90623" w14:textId="3F363A79" w:rsidR="00D75B0B" w:rsidRDefault="00D75B0B" w:rsidP="004D6123">
      <w:pPr>
        <w:pStyle w:val="Ttulo2"/>
        <w:rPr>
          <w:lang w:val="es-ES" w:eastAsia="es-ES"/>
        </w:rPr>
      </w:pPr>
      <w:proofErr w:type="gramStart"/>
      <w:r>
        <w:rPr>
          <w:lang w:val="es-ES" w:eastAsia="es-ES"/>
        </w:rPr>
        <w:lastRenderedPageBreak/>
        <w:t>bandas</w:t>
      </w:r>
      <w:proofErr w:type="gramEnd"/>
      <w:r>
        <w:rPr>
          <w:lang w:val="es-ES" w:eastAsia="es-ES"/>
        </w:rPr>
        <w:t xml:space="preserve"> ISM</w:t>
      </w:r>
    </w:p>
    <w:p w14:paraId="5C7F2BEB" w14:textId="5D08946D" w:rsidR="004D6123" w:rsidRDefault="004D6123" w:rsidP="004D6123">
      <w:pPr>
        <w:pStyle w:val="Ttulo2"/>
        <w:rPr>
          <w:lang w:val="es-ES" w:eastAsia="es-ES"/>
        </w:rPr>
      </w:pPr>
      <w:proofErr w:type="gramStart"/>
      <w:r>
        <w:rPr>
          <w:lang w:val="es-ES" w:eastAsia="es-ES"/>
        </w:rPr>
        <w:t>protocolos</w:t>
      </w:r>
      <w:proofErr w:type="gramEnd"/>
      <w:r>
        <w:rPr>
          <w:lang w:val="es-ES" w:eastAsia="es-ES"/>
        </w:rPr>
        <w:t xml:space="preserve"> de comunicación (MQTT, AMQP, XMPP)</w:t>
      </w:r>
    </w:p>
    <w:p w14:paraId="2D32F769" w14:textId="15B34C05" w:rsidR="004D6123" w:rsidRPr="00D75B0B" w:rsidRDefault="004D6123" w:rsidP="004D6123">
      <w:pPr>
        <w:pStyle w:val="Ttulo2"/>
        <w:rPr>
          <w:lang w:val="es-ES" w:eastAsia="es-ES"/>
        </w:rPr>
      </w:pPr>
      <w:proofErr w:type="gramStart"/>
      <w:r>
        <w:rPr>
          <w:lang w:val="es-ES" w:eastAsia="es-ES"/>
        </w:rPr>
        <w:t>seguridad</w:t>
      </w:r>
      <w:proofErr w:type="gramEnd"/>
      <w:r>
        <w:rPr>
          <w:lang w:val="es-ES" w:eastAsia="es-ES"/>
        </w:rPr>
        <w:t xml:space="preserve"> en IoT (lineamientos OWASP)</w:t>
      </w:r>
    </w:p>
    <w:p w14:paraId="011EA8FF" w14:textId="77777777" w:rsidR="0044491B" w:rsidRPr="00FC0614" w:rsidRDefault="00E90C2A" w:rsidP="00FC0614">
      <w:pPr>
        <w:pStyle w:val="Prrafodelista"/>
        <w:rPr>
          <w:rStyle w:val="Textoennegrita"/>
          <w:bCs w:val="0"/>
          <w:sz w:val="22"/>
        </w:rPr>
      </w:pPr>
      <w:r w:rsidRPr="00FC0614">
        <w:rPr>
          <w:rStyle w:val="Textoennegrita"/>
          <w:bCs w:val="0"/>
          <w:sz w:val="22"/>
        </w:rPr>
        <w:t xml:space="preserve">Los capítulos son las principales divisiones del </w:t>
      </w:r>
      <w:r w:rsidR="00642617">
        <w:rPr>
          <w:rStyle w:val="Textoennegrita"/>
          <w:bCs w:val="0"/>
          <w:sz w:val="22"/>
        </w:rPr>
        <w:t>documento</w:t>
      </w:r>
      <w:r w:rsidRPr="00FC0614">
        <w:rPr>
          <w:rStyle w:val="Textoennegrita"/>
          <w:bCs w:val="0"/>
          <w:sz w:val="22"/>
        </w:rPr>
        <w:t>. En estos, se desarrolla el tema del documento. Cada capítulo debe corresponder a uno de los temas o aspectos tratados en el documento y por tanto debe llevar un título que indique el contenido del capítulo.</w:t>
      </w:r>
    </w:p>
    <w:p w14:paraId="10460286" w14:textId="77777777" w:rsidR="0044491B" w:rsidRPr="00FC0614" w:rsidRDefault="0044491B" w:rsidP="00FC0614">
      <w:pPr>
        <w:pStyle w:val="Prrafodelista"/>
        <w:rPr>
          <w:rStyle w:val="Textoennegrita"/>
          <w:bCs w:val="0"/>
          <w:sz w:val="22"/>
        </w:rPr>
      </w:pPr>
    </w:p>
    <w:p w14:paraId="68DB97E2" w14:textId="77777777" w:rsidR="00E90C2A" w:rsidRPr="00FC0614" w:rsidRDefault="00D80908" w:rsidP="000312AD">
      <w:pPr>
        <w:pStyle w:val="Prrafodelista"/>
      </w:pPr>
      <w:r>
        <w:rPr>
          <w:rStyle w:val="Textoennegrita"/>
          <w:bCs w:val="0"/>
          <w:sz w:val="22"/>
        </w:rPr>
        <w:t>Los títulos de los capítulos deben ser concertados entre el alumno y el director de la tesis</w:t>
      </w:r>
      <w:r w:rsidR="0014372C">
        <w:rPr>
          <w:rStyle w:val="Textoennegrita"/>
          <w:bCs w:val="0"/>
          <w:sz w:val="22"/>
        </w:rPr>
        <w:t xml:space="preserve"> o </w:t>
      </w:r>
      <w:r w:rsidR="0058118D">
        <w:rPr>
          <w:rStyle w:val="Textoennegrita"/>
          <w:bCs w:val="0"/>
          <w:sz w:val="22"/>
        </w:rPr>
        <w:t>trabajo de investigación</w:t>
      </w:r>
      <w:r>
        <w:rPr>
          <w:rStyle w:val="Textoennegrita"/>
          <w:bCs w:val="0"/>
          <w:sz w:val="22"/>
        </w:rPr>
        <w:t xml:space="preserve">, teniendo en cuenta los lineamientos que cada unidad académica brinda. Así por ejemplo, en algunas facultades se especifica que cada capítulo debe corresponder a un artículo científico, de tal manera que se pueda publicar posteriormente en una revista. </w:t>
      </w:r>
    </w:p>
    <w:p w14:paraId="4B5EB033" w14:textId="77777777" w:rsidR="008D4C72" w:rsidRPr="0058118D" w:rsidRDefault="00E90C2A" w:rsidP="0058118D">
      <w:pPr>
        <w:pStyle w:val="Ttulo2"/>
      </w:pPr>
      <w:bookmarkStart w:id="37" w:name="_Toc256005572"/>
      <w:bookmarkStart w:id="38" w:name="_Toc256084887"/>
      <w:bookmarkStart w:id="39" w:name="_Toc256085014"/>
      <w:bookmarkStart w:id="40" w:name="_Toc256087928"/>
      <w:bookmarkStart w:id="41" w:name="_Ref256611652"/>
      <w:bookmarkStart w:id="42" w:name="_Toc42252784"/>
      <w:r w:rsidRPr="0058118D">
        <w:t>Subtítulos nivel 2</w:t>
      </w:r>
      <w:bookmarkEnd w:id="37"/>
      <w:bookmarkEnd w:id="38"/>
      <w:bookmarkEnd w:id="39"/>
      <w:bookmarkEnd w:id="40"/>
      <w:bookmarkEnd w:id="41"/>
      <w:bookmarkEnd w:id="42"/>
    </w:p>
    <w:p w14:paraId="0A9A76B0" w14:textId="77777777" w:rsidR="00E90C2A" w:rsidRPr="008852E9" w:rsidRDefault="00E90C2A" w:rsidP="0005546F">
      <w:pPr>
        <w:pStyle w:val="Prrafodelista"/>
        <w:rPr>
          <w:rFonts w:ascii="Calibri" w:hAnsi="Calibri"/>
        </w:rPr>
      </w:pPr>
      <w:r w:rsidRPr="00DC6BC9">
        <w:t xml:space="preserve">Toda división o capítulo, a su vez, puede subdividirse en otros niveles y sólo se enumera hasta el </w:t>
      </w:r>
      <w:r w:rsidR="00E20783">
        <w:t>tercer</w:t>
      </w:r>
      <w:r w:rsidRPr="00DC6BC9">
        <w:t xml:space="preserve"> nivel. Los títulos de segundo nivel se escriben con </w:t>
      </w:r>
      <w:r w:rsidR="00F42576" w:rsidRPr="00DC6BC9">
        <w:t>m</w:t>
      </w:r>
      <w:r w:rsidR="00F42576">
        <w:t xml:space="preserve">inúscula </w:t>
      </w:r>
      <w:r w:rsidRPr="00DC6BC9">
        <w:t>al margen izquierdo</w:t>
      </w:r>
      <w:r w:rsidR="002E46E5">
        <w:t xml:space="preserve"> y sin </w:t>
      </w:r>
      <w:r w:rsidRPr="00DC6BC9">
        <w:t>punto final</w:t>
      </w:r>
      <w:r w:rsidR="002E46E5">
        <w:t xml:space="preserve">, están </w:t>
      </w:r>
      <w:r w:rsidRPr="00DC6BC9">
        <w:t>separados del texto o contenido por</w:t>
      </w:r>
      <w:r w:rsidR="001668BF">
        <w:rPr>
          <w:rStyle w:val="Textoennegrita"/>
          <w:bCs w:val="0"/>
          <w:sz w:val="22"/>
        </w:rPr>
        <w:t xml:space="preserve"> un interlineado posterior de 10 puntos </w:t>
      </w:r>
      <w:r w:rsidR="00475D19">
        <w:rPr>
          <w:rStyle w:val="Textoennegrita"/>
          <w:bCs w:val="0"/>
          <w:sz w:val="22"/>
        </w:rPr>
        <w:t xml:space="preserve">y anterior de 20 puntos </w:t>
      </w:r>
      <w:r w:rsidR="001668BF">
        <w:rPr>
          <w:rStyle w:val="Textoennegrita"/>
          <w:bCs w:val="0"/>
          <w:sz w:val="22"/>
        </w:rPr>
        <w:t>(tal y como se presenta en la plantilla)</w:t>
      </w:r>
      <w:r w:rsidRPr="00DC6BC9">
        <w:t>.</w:t>
      </w:r>
    </w:p>
    <w:p w14:paraId="62C7EF77" w14:textId="77777777" w:rsidR="00E90C2A" w:rsidRPr="005D1821" w:rsidRDefault="00E90C2A" w:rsidP="005D1821">
      <w:pPr>
        <w:pStyle w:val="Ttulo3"/>
      </w:pPr>
      <w:bookmarkStart w:id="43" w:name="_Toc256005573"/>
      <w:bookmarkStart w:id="44" w:name="_Toc256084888"/>
      <w:bookmarkStart w:id="45" w:name="_Toc256085015"/>
      <w:bookmarkStart w:id="46" w:name="_Toc256087929"/>
      <w:bookmarkStart w:id="47" w:name="_Toc42252785"/>
      <w:r w:rsidRPr="005D1821">
        <w:t xml:space="preserve">Subtítulos nivel </w:t>
      </w:r>
      <w:r w:rsidR="00446921" w:rsidRPr="005D1821">
        <w:t>3</w:t>
      </w:r>
      <w:bookmarkEnd w:id="43"/>
      <w:bookmarkEnd w:id="44"/>
      <w:bookmarkEnd w:id="45"/>
      <w:bookmarkEnd w:id="46"/>
      <w:bookmarkEnd w:id="47"/>
    </w:p>
    <w:p w14:paraId="2B3A848B" w14:textId="77777777" w:rsidR="008338F6" w:rsidRPr="00DC6BC9" w:rsidRDefault="00E90C2A" w:rsidP="0005546F">
      <w:pPr>
        <w:pStyle w:val="Prrafodelista"/>
      </w:pPr>
      <w:r w:rsidRPr="00DC6BC9">
        <w:t xml:space="preserve">De la </w:t>
      </w:r>
      <w:r w:rsidR="00666372">
        <w:t>cuarta</w:t>
      </w:r>
      <w:r w:rsidRPr="00DC6BC9">
        <w:t xml:space="preserve"> subdivisión en adelante, cada nueva división o ítem puede ser señalada con viñetas, conservando el mismo estilo de ésta, a lo largo de todo el documento. </w:t>
      </w:r>
    </w:p>
    <w:p w14:paraId="7EFB99F1" w14:textId="77777777" w:rsidR="002141E6" w:rsidRDefault="002141E6" w:rsidP="006E433D">
      <w:pPr>
        <w:pStyle w:val="Prrafodelista"/>
        <w:rPr>
          <w:rStyle w:val="Textoennegrita"/>
          <w:bCs w:val="0"/>
          <w:sz w:val="22"/>
        </w:rPr>
      </w:pPr>
    </w:p>
    <w:p w14:paraId="154D9D67" w14:textId="77777777" w:rsidR="008338F6" w:rsidRDefault="00E90C2A" w:rsidP="006E433D">
      <w:pPr>
        <w:pStyle w:val="Prrafodelista"/>
        <w:rPr>
          <w:rStyle w:val="Textoennegrita"/>
          <w:bCs w:val="0"/>
          <w:sz w:val="22"/>
        </w:rPr>
      </w:pPr>
      <w:r w:rsidRPr="00987599">
        <w:rPr>
          <w:rStyle w:val="Textoennegrita"/>
          <w:bCs w:val="0"/>
          <w:sz w:val="22"/>
        </w:rPr>
        <w:t>Las subdivisiones, las viñetas y sus textos acompañantes deben presentarse sin sangría y justificados</w:t>
      </w:r>
      <w:r w:rsidR="008338F6" w:rsidRPr="00987599">
        <w:rPr>
          <w:rStyle w:val="Textoennegrita"/>
          <w:bCs w:val="0"/>
          <w:sz w:val="22"/>
        </w:rPr>
        <w:t>.</w:t>
      </w:r>
      <w:r w:rsidR="00E7220C" w:rsidRPr="00987599">
        <w:rPr>
          <w:rStyle w:val="Textoennegrita"/>
          <w:bCs w:val="0"/>
          <w:sz w:val="22"/>
        </w:rPr>
        <w:t xml:space="preserve"> </w:t>
      </w:r>
    </w:p>
    <w:p w14:paraId="5D9C2CCB" w14:textId="77777777" w:rsidR="006E6B61" w:rsidRDefault="006E6B61" w:rsidP="006E433D">
      <w:pPr>
        <w:pStyle w:val="Prrafodelista"/>
        <w:rPr>
          <w:rStyle w:val="Textoennegrita"/>
          <w:bCs w:val="0"/>
          <w:sz w:val="22"/>
        </w:rPr>
      </w:pPr>
    </w:p>
    <w:p w14:paraId="4B6F4050" w14:textId="77777777" w:rsidR="000D121D" w:rsidRPr="001C6A21" w:rsidRDefault="006E6B61" w:rsidP="00041885">
      <w:pPr>
        <w:pStyle w:val="Prrafodelista"/>
        <w:numPr>
          <w:ilvl w:val="0"/>
          <w:numId w:val="11"/>
        </w:numPr>
        <w:rPr>
          <w:rStyle w:val="Textoennegrita"/>
          <w:bCs w:val="0"/>
          <w:sz w:val="22"/>
          <w:szCs w:val="22"/>
        </w:rPr>
      </w:pPr>
      <w:r w:rsidRPr="00E51829">
        <w:rPr>
          <w:rStyle w:val="Textoennegrita"/>
          <w:bCs w:val="0"/>
          <w:sz w:val="22"/>
        </w:rPr>
        <w:t>En caso que sea necesario utilizar viñetas, use este formato</w:t>
      </w:r>
      <w:r w:rsidR="00666372" w:rsidRPr="00E51829">
        <w:rPr>
          <w:rStyle w:val="Textoennegrita"/>
          <w:bCs w:val="0"/>
          <w:sz w:val="22"/>
        </w:rPr>
        <w:t xml:space="preserve"> (viñetas cuadradas)</w:t>
      </w:r>
      <w:r w:rsidRPr="00E51829">
        <w:rPr>
          <w:rStyle w:val="Textoennegrita"/>
          <w:bCs w:val="0"/>
          <w:sz w:val="22"/>
        </w:rPr>
        <w:t>.</w:t>
      </w:r>
      <w:bookmarkStart w:id="48" w:name="_Toc256005575"/>
      <w:bookmarkStart w:id="49" w:name="_Toc256005758"/>
      <w:bookmarkStart w:id="50" w:name="_Toc256084890"/>
      <w:bookmarkStart w:id="51" w:name="_Toc256085016"/>
      <w:bookmarkStart w:id="52" w:name="_Toc256087930"/>
      <w:bookmarkStart w:id="53" w:name="_Ref256611845"/>
      <w:bookmarkStart w:id="54" w:name="_Ref256612037"/>
    </w:p>
    <w:p w14:paraId="06030B5E" w14:textId="77777777" w:rsidR="001C6A21" w:rsidRPr="001C6A21" w:rsidRDefault="001C6A21" w:rsidP="001C6A21">
      <w:pPr>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3800E025" w14:textId="77777777" w:rsidR="004D6123" w:rsidRDefault="004D6123" w:rsidP="000D121D">
      <w:pPr>
        <w:rPr>
          <w:rStyle w:val="Ttulospreliminares2Car"/>
          <w:lang w:val="es-ES"/>
        </w:rPr>
      </w:pPr>
    </w:p>
    <w:p w14:paraId="57F138F2" w14:textId="5008380D" w:rsidR="004D6123" w:rsidRPr="004D6123" w:rsidRDefault="00701ECC" w:rsidP="004D6123">
      <w:pPr>
        <w:pStyle w:val="Ttulo1"/>
        <w:rPr>
          <w:rStyle w:val="Ttulospreliminares2Car"/>
          <w:b/>
        </w:rPr>
      </w:pPr>
      <w:r>
        <w:t>Capítulo 2</w:t>
      </w:r>
      <w:r w:rsidR="004D6123">
        <w:t>: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24"/>
          <w:headerReference w:type="default" r:id="rId25"/>
          <w:headerReference w:type="first" r:id="rId26"/>
          <w:footerReference w:type="first" r:id="rId2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p w14:paraId="19276016" w14:textId="594FEC9B" w:rsidR="008338F6" w:rsidRDefault="00521973" w:rsidP="0078035D">
      <w:pPr>
        <w:pStyle w:val="Ttulo1"/>
      </w:pPr>
      <w:bookmarkStart w:id="55" w:name="_Ref256693866"/>
      <w:bookmarkStart w:id="56" w:name="_Toc42252786"/>
      <w:bookmarkEnd w:id="48"/>
      <w:bookmarkEnd w:id="49"/>
      <w:bookmarkEnd w:id="50"/>
      <w:bookmarkEnd w:id="51"/>
      <w:bookmarkEnd w:id="52"/>
      <w:bookmarkEnd w:id="53"/>
      <w:bookmarkEnd w:id="54"/>
      <w:r>
        <w:lastRenderedPageBreak/>
        <w:t>Capítulo 2</w:t>
      </w:r>
      <w:bookmarkEnd w:id="55"/>
      <w:bookmarkEnd w:id="56"/>
      <w:r w:rsidR="00B24E86">
        <w:t xml:space="preserve">: Dispositivos de </w:t>
      </w:r>
      <w:r w:rsidR="003A57F9">
        <w:t>Medición</w:t>
      </w:r>
      <w:r w:rsidR="00B24E86">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22E9EF2C" w:rsidR="001370CF" w:rsidRDefault="001370CF" w:rsidP="000A4BB3">
      <w:pPr>
        <w:spacing w:line="240" w:lineRule="auto"/>
        <w:jc w:val="center"/>
        <w:rPr>
          <w:lang w:val="es-ES" w:eastAsia="es-ES"/>
        </w:rPr>
      </w:pPr>
      <w:r w:rsidRPr="001370CF">
        <w:rPr>
          <w:b/>
          <w:lang w:val="es-ES" w:eastAsia="es-ES"/>
        </w:rPr>
        <w:t>Figura 2-1:</w:t>
      </w:r>
      <w:r>
        <w:rPr>
          <w:lang w:val="es-ES" w:eastAsia="es-ES"/>
        </w:rPr>
        <w:t xml:space="preserve"> diagrama de bloques arquitectura del dispositivo de medición.</w:t>
      </w:r>
    </w:p>
    <w:p w14:paraId="04745AA4" w14:textId="652373F1"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establecer su ubicación sobre la superficie terrestre usando como referencia un sistema de coordenadas, sin embargo dado que los contenedores tienden a permanecer en el mismo lugar, no se requiere actualización constante de su ubicación, por otra parte la base de datos que gestiona la </w:t>
      </w:r>
      <w:r w:rsidR="0025574D">
        <w:rPr>
          <w:lang w:val="es-ES" w:eastAsia="es-ES"/>
        </w:rPr>
        <w:t>información</w:t>
      </w:r>
      <w:r>
        <w:rPr>
          <w:lang w:val="es-ES" w:eastAsia="es-ES"/>
        </w:rPr>
        <w:t xml:space="preserve"> del sistema fue diseñada con un componente espacial con lo cual basta con 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0435ECCC" w14:textId="77777777" w:rsidR="005A54F7" w:rsidRDefault="005A54F7" w:rsidP="000A4BB3">
      <w:pPr>
        <w:spacing w:line="240" w:lineRule="auto"/>
        <w:jc w:val="both"/>
        <w:rPr>
          <w:lang w:val="es-ES" w:eastAsia="es-ES"/>
        </w:rPr>
      </w:pP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61871748"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472BB9">
        <w:rPr>
          <w:b/>
        </w:rPr>
        <w:t>3</w:t>
      </w:r>
      <w:r w:rsidR="00472BB9" w:rsidRPr="00DF60DD">
        <w:rPr>
          <w:b/>
        </w:rPr>
        <w:noBreakHyphen/>
      </w:r>
      <w:r w:rsidR="00472BB9" w:rsidRPr="00DF60DD">
        <w:rPr>
          <w:b/>
        </w:rPr>
        <w:fldChar w:fldCharType="begin"/>
      </w:r>
      <w:r w:rsidR="00472BB9" w:rsidRPr="00DF60DD">
        <w:rPr>
          <w:b/>
        </w:rPr>
        <w:instrText xml:space="preserve"> SEQ Ilustración \* ARABIC \s 1 </w:instrText>
      </w:r>
      <w:r w:rsidR="00472BB9" w:rsidRPr="00DF60DD">
        <w:rPr>
          <w:b/>
        </w:rPr>
        <w:fldChar w:fldCharType="separate"/>
      </w:r>
      <w:r w:rsidR="00472BB9">
        <w:rPr>
          <w:b/>
          <w:noProof/>
        </w:rPr>
        <w:t>1</w:t>
      </w:r>
      <w:r w:rsidR="00472BB9" w:rsidRPr="00DF60DD">
        <w:rPr>
          <w:b/>
        </w:rPr>
        <w:fldChar w:fldCharType="end"/>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2"/>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652C0138" w:rsidR="00472BB9" w:rsidRPr="00472BB9" w:rsidRDefault="00472BB9" w:rsidP="000A4BB3">
      <w:pPr>
        <w:spacing w:line="240" w:lineRule="auto"/>
        <w:jc w:val="center"/>
        <w:rPr>
          <w:b/>
          <w:lang w:val="es-ES" w:eastAsia="es-ES"/>
        </w:rPr>
      </w:pPr>
      <w:r w:rsidRPr="00DF60DD">
        <w:rPr>
          <w:b/>
        </w:rPr>
        <w:t xml:space="preserve">Figura </w:t>
      </w:r>
      <w:r>
        <w:rPr>
          <w:b/>
        </w:rPr>
        <w:t>3</w:t>
      </w:r>
      <w:r w:rsidRPr="00DF60DD">
        <w:rPr>
          <w:b/>
        </w:rPr>
        <w:noBreakHyphen/>
      </w:r>
      <w:r>
        <w:rPr>
          <w:b/>
        </w:rPr>
        <w:t>2</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2FDE0AE6" w:rsidR="00472BB9" w:rsidRPr="00472BB9" w:rsidRDefault="00472BB9" w:rsidP="000A4BB3">
      <w:pPr>
        <w:spacing w:line="240" w:lineRule="auto"/>
        <w:jc w:val="center"/>
        <w:rPr>
          <w:b/>
          <w:lang w:val="es-ES" w:eastAsia="es-ES"/>
        </w:rPr>
      </w:pPr>
      <w:r w:rsidRPr="00DF60DD">
        <w:rPr>
          <w:b/>
        </w:rPr>
        <w:t xml:space="preserve">Figura </w:t>
      </w:r>
      <w:r>
        <w:rPr>
          <w:b/>
        </w:rPr>
        <w:t>3</w:t>
      </w:r>
      <w:r w:rsidRPr="00DF60DD">
        <w:rPr>
          <w:b/>
        </w:rPr>
        <w:noBreakHyphen/>
      </w:r>
      <w:r>
        <w:rPr>
          <w:b/>
        </w:rPr>
        <w:t>2</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53BF93CE" w:rsidR="00E41BB1" w:rsidRPr="00472BB9" w:rsidRDefault="00E41BB1" w:rsidP="00E41BB1">
      <w:pPr>
        <w:spacing w:line="360" w:lineRule="auto"/>
        <w:jc w:val="center"/>
        <w:rPr>
          <w:b/>
          <w:lang w:val="es-ES" w:eastAsia="es-ES"/>
        </w:rPr>
      </w:pPr>
      <w:r>
        <w:rPr>
          <w:b/>
        </w:rPr>
        <w:t>Tabla</w:t>
      </w:r>
      <w:r w:rsidRPr="00DF60DD">
        <w:rPr>
          <w:b/>
        </w:rPr>
        <w:t xml:space="preserve"> </w:t>
      </w:r>
      <w:r>
        <w:rPr>
          <w:b/>
        </w:rPr>
        <w:t>3</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Pr="00A8021E" w:rsidRDefault="00D933F6" w:rsidP="00A8021E">
      <w:pPr>
        <w:pStyle w:val="Ttulo2"/>
        <w:rPr>
          <w:rStyle w:val="Textoennegrita"/>
          <w:bCs/>
          <w:sz w:val="32"/>
        </w:rPr>
      </w:pPr>
      <w:r>
        <w:rPr>
          <w:rStyle w:val="Textoennegrita"/>
          <w:bCs/>
          <w:sz w:val="32"/>
        </w:rPr>
        <w:t>Arduino</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3"/>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 xml:space="preserve">diseñadores de circuitos </w:t>
      </w:r>
      <w:r w:rsidR="00F27D04">
        <w:lastRenderedPageBreak/>
        <w:t xml:space="preserve">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4"/>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w:t>
      </w:r>
      <w:r w:rsidR="009B6361" w:rsidRPr="009B6361">
        <w:rPr>
          <w:iCs/>
        </w:rPr>
        <w:t>,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4EFB2BD0" w:rsidR="00001601" w:rsidRPr="00001601" w:rsidRDefault="00001601" w:rsidP="00FE65D7">
      <w:pPr>
        <w:pStyle w:val="Prrafodelista"/>
        <w:spacing w:line="240" w:lineRule="auto"/>
        <w:jc w:val="center"/>
      </w:pPr>
      <w:r w:rsidRPr="00001601">
        <w:rPr>
          <w:b/>
        </w:rPr>
        <w:t>Figura 2-4</w:t>
      </w:r>
      <w:proofErr w:type="gramStart"/>
      <w:r w:rsidRPr="00001601">
        <w:rPr>
          <w:b/>
        </w:rPr>
        <w:t>:</w:t>
      </w:r>
      <w:r>
        <w:rPr>
          <w:b/>
        </w:rPr>
        <w:t xml:space="preserve"> </w:t>
      </w:r>
      <w:r>
        <w:t xml:space="preserve"> módulo</w:t>
      </w:r>
      <w:proofErr w:type="gramEnd"/>
      <w:r>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w:t>
      </w:r>
      <w:r w:rsidR="00491D98">
        <w:lastRenderedPageBreak/>
        <w:t xml:space="preserve">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5"/>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52C60364" w:rsidR="00120FA1" w:rsidRDefault="00120FA1" w:rsidP="00F27D04">
      <w:pPr>
        <w:pStyle w:val="Prrafodelista"/>
        <w:spacing w:line="240" w:lineRule="auto"/>
      </w:pPr>
      <w:r>
        <w:t xml:space="preserve">Para la ensamblar el primer circuito del dispositivo de </w:t>
      </w:r>
      <w:proofErr w:type="spellStart"/>
      <w:r>
        <w:t>tranmision</w:t>
      </w:r>
      <w:proofErr w:type="spellEnd"/>
      <w:r>
        <w:t xml:space="preserve"> se usaron los 3 </w:t>
      </w:r>
      <w:proofErr w:type="spellStart"/>
      <w:r>
        <w:t>compoenentes</w:t>
      </w:r>
      <w:proofErr w:type="spellEnd"/>
      <w:r>
        <w:t xml:space="preserve"> </w:t>
      </w:r>
      <w:proofErr w:type="spellStart"/>
      <w:r>
        <w:t>menciaonados</w:t>
      </w:r>
      <w:proofErr w:type="spellEnd"/>
      <w:r>
        <w:t xml:space="preserve"> en este </w:t>
      </w:r>
      <w:proofErr w:type="spellStart"/>
      <w:r>
        <w:t>capitulo</w:t>
      </w:r>
      <w:proofErr w:type="spellEnd"/>
      <w:r>
        <w:t xml:space="preserve">: arduino uno, </w:t>
      </w:r>
      <w:proofErr w:type="spellStart"/>
      <w:r>
        <w:t>modulo</w:t>
      </w:r>
      <w:proofErr w:type="spellEnd"/>
      <w:r>
        <w:t xml:space="preserve"> SX1276 y sensor HC-SR04</w:t>
      </w:r>
    </w:p>
    <w:p w14:paraId="59EC8EED" w14:textId="0191C080" w:rsidR="00FE65D7" w:rsidRPr="00F66377" w:rsidRDefault="00FE65D7" w:rsidP="000A4BB3">
      <w:pPr>
        <w:pStyle w:val="Prrafodelista"/>
        <w:spacing w:line="240" w:lineRule="auto"/>
        <w:jc w:val="center"/>
        <w:rPr>
          <w:b/>
        </w:rPr>
      </w:pPr>
    </w:p>
    <w:p w14:paraId="0553EF6E" w14:textId="500FDA24" w:rsidR="00D75B0B" w:rsidRDefault="00D75B0B" w:rsidP="000A4BB3">
      <w:pPr>
        <w:pStyle w:val="Ttulo3"/>
      </w:pPr>
      <w:r>
        <w:t xml:space="preserve">Conexión de los </w:t>
      </w:r>
      <w:r w:rsidR="00B51FD2">
        <w:t>componentes</w:t>
      </w:r>
      <w:r>
        <w:t xml:space="preserve"> físicos</w:t>
      </w:r>
    </w:p>
    <w:p w14:paraId="7590F1B6" w14:textId="61695AFC" w:rsidR="00D75B0B" w:rsidRDefault="00B51FD2" w:rsidP="000A4BB3">
      <w:pPr>
        <w:spacing w:line="240" w:lineRule="auto"/>
        <w:jc w:val="center"/>
      </w:pPr>
      <w:r w:rsidRPr="00B51FD2">
        <w:rPr>
          <w:noProof/>
          <w:lang w:eastAsia="es-CO"/>
        </w:rPr>
        <w:drawing>
          <wp:inline distT="0" distB="0" distL="0" distR="0" wp14:anchorId="08991119" wp14:editId="0A0D6DF3">
            <wp:extent cx="3161562" cy="3914525"/>
            <wp:effectExtent l="0" t="0" r="1270" b="0"/>
            <wp:docPr id="15" name="Imagen 15" descr="C:\Users\Miguel\Desktop\Tesis\Documento\Imagenes\propias\Arduino + sx12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guel\Desktop\Tesis\Documento\Imagenes\propias\Arduino + sx1276.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65813" cy="3919788"/>
                    </a:xfrm>
                    <a:prstGeom prst="rect">
                      <a:avLst/>
                    </a:prstGeom>
                    <a:noFill/>
                    <a:ln>
                      <a:noFill/>
                    </a:ln>
                  </pic:spPr>
                </pic:pic>
              </a:graphicData>
            </a:graphic>
          </wp:inline>
        </w:drawing>
      </w:r>
    </w:p>
    <w:p w14:paraId="4C806FCC" w14:textId="0A0507D8" w:rsidR="00120FA1" w:rsidRDefault="00120FA1" w:rsidP="000A4BB3">
      <w:pPr>
        <w:spacing w:line="240" w:lineRule="auto"/>
        <w:jc w:val="center"/>
      </w:pPr>
      <w:r w:rsidRPr="00120FA1">
        <w:rPr>
          <w:b/>
        </w:rPr>
        <w:lastRenderedPageBreak/>
        <w:t>Figura 2-6:</w:t>
      </w:r>
      <w:r>
        <w:t xml:space="preserve"> esquema de conexión, Arduino, SX1276 y HC-SR04 tomada de </w:t>
      </w:r>
      <w:r>
        <w:fldChar w:fldCharType="begin" w:fldLock="1"/>
      </w:r>
      <w:r w:rsidR="00D824C5">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fldChar w:fldCharType="separate"/>
      </w:r>
      <w:r w:rsidRPr="00120FA1">
        <w:rPr>
          <w:noProof/>
        </w:rPr>
        <w:t>(Lee, 2017)</w:t>
      </w:r>
      <w:r>
        <w:fldChar w:fldCharType="end"/>
      </w:r>
      <w:r>
        <w:t xml:space="preserve"> adaptada por el autor</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t>Tabla 2-1: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7777777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772301A5" w14:textId="77777777" w:rsidR="00146752" w:rsidRPr="006573E3" w:rsidRDefault="00146752" w:rsidP="000A4BB3">
            <w:pPr>
              <w:rPr>
                <w:rFonts w:cs="Arial"/>
              </w:rPr>
            </w:pPr>
            <w:r>
              <w:rPr>
                <w:rFonts w:cs="Arial"/>
              </w:rPr>
              <w:t>3,3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41758B4" w14:textId="20B6F5AC" w:rsidR="00146752" w:rsidRDefault="00146752" w:rsidP="000A4BB3">
      <w:pPr>
        <w:spacing w:line="240" w:lineRule="auto"/>
        <w:jc w:val="center"/>
      </w:pPr>
      <w:r>
        <w:t xml:space="preserve">Tabla </w:t>
      </w:r>
      <w:r>
        <w:t>2-2</w:t>
      </w:r>
      <w:r>
        <w:t xml:space="preserve">: conexiones de arduino uno a </w:t>
      </w:r>
      <w:r>
        <w:t>HC-SR04</w:t>
      </w:r>
    </w:p>
    <w:p w14:paraId="42DCFAD7" w14:textId="77777777" w:rsidR="00384F38" w:rsidRDefault="000A4BB3" w:rsidP="000A4BB3">
      <w:pPr>
        <w:spacing w:line="240" w:lineRule="auto"/>
      </w:pPr>
      <w:r>
        <w:t xml:space="preserve">Luego de haber realizado las conexiones con la configuración descrita anteriormente se obtuvo </w:t>
      </w:r>
      <w:r w:rsidR="00384F38">
        <w:t xml:space="preserve">un circuito </w:t>
      </w:r>
      <w:proofErr w:type="spellStart"/>
      <w:r w:rsidR="00384F38">
        <w:t>ensambaldo</w:t>
      </w:r>
      <w:proofErr w:type="spellEnd"/>
      <w:r w:rsidR="00384F38">
        <w:t xml:space="preserve"> como se puede ver a </w:t>
      </w:r>
      <w:proofErr w:type="spellStart"/>
      <w:r w:rsidR="00384F38">
        <w:t>continuacion</w:t>
      </w:r>
      <w:proofErr w:type="spellEnd"/>
    </w:p>
    <w:p w14:paraId="36CEC02C" w14:textId="77777777" w:rsidR="00384F38" w:rsidRDefault="00384F38" w:rsidP="000A4BB3">
      <w:pPr>
        <w:spacing w:line="240" w:lineRule="auto"/>
      </w:pPr>
    </w:p>
    <w:p w14:paraId="3AC5EB63" w14:textId="42E01D39" w:rsidR="000A4BB3" w:rsidRDefault="00384F38" w:rsidP="00384F38">
      <w:pPr>
        <w:spacing w:line="240" w:lineRule="auto"/>
        <w:jc w:val="center"/>
      </w:pPr>
      <w:r w:rsidRPr="00384F38">
        <w:rPr>
          <w:noProof/>
          <w:lang w:eastAsia="es-CO"/>
        </w:rPr>
        <w:drawing>
          <wp:inline distT="0" distB="0" distL="0" distR="0" wp14:anchorId="20667B3F" wp14:editId="2A98CC3E">
            <wp:extent cx="3381375" cy="2536031"/>
            <wp:effectExtent l="0" t="0" r="0" b="0"/>
            <wp:docPr id="16" name="Imagen 16" descr="C:\Users\Miguel\Desktop\Tesis\Documento\Imagenes\circuitos\WhatsApp Image 2020-09-17 at 23.02.41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guel\Desktop\Tesis\Documento\Imagenes\circuitos\WhatsApp Image 2020-09-17 at 23.02.41 (4).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85999" cy="2539499"/>
                    </a:xfrm>
                    <a:prstGeom prst="rect">
                      <a:avLst/>
                    </a:prstGeom>
                    <a:noFill/>
                    <a:ln>
                      <a:noFill/>
                    </a:ln>
                  </pic:spPr>
                </pic:pic>
              </a:graphicData>
            </a:graphic>
          </wp:inline>
        </w:drawing>
      </w:r>
    </w:p>
    <w:p w14:paraId="7751D8E2" w14:textId="6560F2AB" w:rsidR="00384F38" w:rsidRPr="00001601" w:rsidRDefault="00384F38" w:rsidP="00384F38">
      <w:pPr>
        <w:pStyle w:val="Prrafodelista"/>
        <w:spacing w:line="240" w:lineRule="auto"/>
        <w:jc w:val="center"/>
      </w:pPr>
      <w:r w:rsidRPr="00001601">
        <w:rPr>
          <w:b/>
        </w:rPr>
        <w:t xml:space="preserve">Figura </w:t>
      </w:r>
      <w:r>
        <w:rPr>
          <w:b/>
        </w:rPr>
        <w:t>2-5</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lastRenderedPageBreak/>
        <w:t>Programación lógica del micro-controlador</w:t>
      </w:r>
    </w:p>
    <w:p w14:paraId="62F46246" w14:textId="77777777" w:rsidR="008F36C4" w:rsidRDefault="008F36C4" w:rsidP="00361F00">
      <w:r>
        <w:t xml:space="preserve">Los programas en arduino se componen de 2 secciones principales una llamada setup donde se configuran las variables que se usaran dentro del programa, la otra llamada loop que es el código que se ejecuta repetidamente mientras la placa esté conectada a una fuente de energía. </w:t>
      </w:r>
    </w:p>
    <w:p w14:paraId="75103313" w14:textId="0DCFF67B" w:rsidR="00361F00" w:rsidRDefault="008F36C4" w:rsidP="00361F00">
      <w:r>
        <w:t xml:space="preserve">Para empezar </w:t>
      </w:r>
      <w:r>
        <w:t>se importan las librerías que se instalaron LMIC y SPI</w:t>
      </w:r>
      <w:r>
        <w:t xml:space="preserve">,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w:t>
      </w:r>
      <w:proofErr w:type="spellStart"/>
      <w:r>
        <w:t>do_send</w:t>
      </w:r>
      <w:proofErr w:type="spellEnd"/>
      <w:r>
        <w:t xml:space="preserve">, que </w:t>
      </w:r>
      <w:proofErr w:type="spellStart"/>
      <w:r>
        <w:t>sera</w:t>
      </w:r>
      <w:proofErr w:type="spellEnd"/>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1CB35750" w14:textId="27E108AB" w:rsidR="008F36C4" w:rsidRPr="00361F00" w:rsidRDefault="008F36C4" w:rsidP="00361F00">
      <w:r>
        <w:t>En este código se emite una señal por 10 microsegundos y se cuenta el tiempo que tarda la señal en retornar al pin, la distancia se calcula dividiendo la duración en 2 pues esta tarda el doble dado que debe ir hasta encontrar el obstáculo y regresar</w:t>
      </w:r>
      <w:r w:rsidR="00663D6F">
        <w:t xml:space="preserve"> y dividida por la velocidad del sonido</w:t>
      </w:r>
      <w:r>
        <w:t>, luego la distancia obtenida es codificada en un arreglo que contiene el bit mayor y el bit menor</w:t>
      </w:r>
      <w:r w:rsidR="00663D6F">
        <w:t>,</w:t>
      </w:r>
      <w:r>
        <w:t xml:space="preserve"> finalmente este arreglo es el</w:t>
      </w:r>
      <w:r w:rsidR="00663D6F">
        <w:t xml:space="preserve"> que se pasa como carga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w:t>
      </w:r>
      <w:r w:rsidR="00361F00">
        <w:lastRenderedPageBreak/>
        <w:t>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drawing>
          <wp:inline distT="0" distB="0" distL="0" distR="0" wp14:anchorId="09D9436B" wp14:editId="2A4E0A56">
            <wp:extent cx="5561965" cy="1952363"/>
            <wp:effectExtent l="0" t="0" r="635" b="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61965" cy="1952363"/>
                    </a:xfrm>
                    <a:prstGeom prst="rect">
                      <a:avLst/>
                    </a:prstGeom>
                    <a:noFill/>
                    <a:ln>
                      <a:noFill/>
                    </a:ln>
                  </pic:spPr>
                </pic:pic>
              </a:graphicData>
            </a:graphic>
          </wp:inline>
        </w:drawing>
      </w:r>
    </w:p>
    <w:p w14:paraId="2D1BB8EB" w14:textId="1E60453F" w:rsidR="00361F00" w:rsidRDefault="00361F00" w:rsidP="009316B1">
      <w:pPr>
        <w:spacing w:line="240" w:lineRule="auto"/>
        <w:jc w:val="center"/>
      </w:pPr>
      <w:r w:rsidRPr="00361F00">
        <w:rPr>
          <w:b/>
        </w:rPr>
        <w:t>Figura 2-x:</w:t>
      </w:r>
      <w:r>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77777777" w:rsidR="00D75B0B" w:rsidRPr="00D75B0B" w:rsidRDefault="00D75B0B" w:rsidP="000A4BB3">
      <w:pPr>
        <w:spacing w:line="240" w:lineRule="auto"/>
      </w:pPr>
      <w:bookmarkStart w:id="57" w:name="_GoBack"/>
      <w:bookmarkEnd w:id="57"/>
    </w:p>
    <w:p w14:paraId="34435D05" w14:textId="477848C9" w:rsidR="007E3ABF" w:rsidRDefault="00C94BC3" w:rsidP="000A4BB3">
      <w:pPr>
        <w:pStyle w:val="Ttulo2"/>
      </w:pPr>
      <w:proofErr w:type="spellStart"/>
      <w:r>
        <w:t>Dragino</w:t>
      </w:r>
      <w:proofErr w:type="spellEnd"/>
    </w:p>
    <w:p w14:paraId="17545133" w14:textId="77777777" w:rsidR="000412B6" w:rsidRDefault="000412B6" w:rsidP="000A4BB3">
      <w:pPr>
        <w:pStyle w:val="Prrafodelista"/>
        <w:spacing w:line="240" w:lineRule="auto"/>
        <w:rPr>
          <w:rStyle w:val="Textoennegrita"/>
          <w:bCs w:val="0"/>
          <w:sz w:val="22"/>
        </w:rPr>
      </w:pPr>
      <w:r w:rsidRPr="008F1A39">
        <w:rPr>
          <w:rStyle w:val="Textoennegrita"/>
          <w:bCs w:val="0"/>
          <w:sz w:val="22"/>
        </w:rPr>
        <w:t>Las ilustraciones forman parte del contenido de los capítulos. Se deben colocar en la misma página en que se</w:t>
      </w:r>
      <w:r w:rsidRPr="00C554A4">
        <w:rPr>
          <w:rStyle w:val="Textoennegrita"/>
          <w:bCs w:val="0"/>
          <w:sz w:val="22"/>
        </w:rPr>
        <w:t xml:space="preserve"> mencionan o en la siguiente (deben siempre mencionarse en el texto). No se debe emplear la abreviatura "No." ni el signo "#" para su numeración. </w:t>
      </w:r>
    </w:p>
    <w:p w14:paraId="18BBD6D7" w14:textId="77777777" w:rsidR="0035106C" w:rsidRPr="00C554A4" w:rsidRDefault="0035106C" w:rsidP="000A4BB3">
      <w:pPr>
        <w:pStyle w:val="Prrafodelista"/>
        <w:spacing w:line="240" w:lineRule="auto"/>
        <w:rPr>
          <w:rStyle w:val="Textoennegrita"/>
          <w:bCs w:val="0"/>
          <w:sz w:val="22"/>
        </w:rPr>
      </w:pPr>
    </w:p>
    <w:p w14:paraId="792DAA41" w14:textId="77777777" w:rsidR="0035106C" w:rsidRDefault="007E3ABF" w:rsidP="000A4BB3">
      <w:pPr>
        <w:pStyle w:val="Prrafodelista"/>
        <w:spacing w:line="240" w:lineRule="auto"/>
        <w:rPr>
          <w:rStyle w:val="Textoennegrita"/>
          <w:bCs w:val="0"/>
          <w:sz w:val="22"/>
        </w:rPr>
      </w:pPr>
      <w:r w:rsidRPr="00C554A4">
        <w:rPr>
          <w:rStyle w:val="Textoennegrita"/>
          <w:bCs w:val="0"/>
          <w:sz w:val="22"/>
        </w:rPr>
        <w:t xml:space="preserve">Las llamadas para explicar algún aspecto de la información deben hacerse con </w:t>
      </w:r>
      <w:r w:rsidR="0035106C">
        <w:rPr>
          <w:rStyle w:val="Textoennegrita"/>
          <w:bCs w:val="0"/>
          <w:sz w:val="22"/>
        </w:rPr>
        <w:t>nota al pie</w:t>
      </w:r>
      <w:r w:rsidRPr="00C554A4">
        <w:rPr>
          <w:rStyle w:val="Textoennegrita"/>
          <w:bCs w:val="0"/>
          <w:sz w:val="22"/>
        </w:rPr>
        <w:t xml:space="preserve"> y su nota correspondiente</w:t>
      </w:r>
      <w:r w:rsidR="001B2A56">
        <w:rPr>
          <w:rStyle w:val="Refdenotaalpie"/>
        </w:rPr>
        <w:footnoteReference w:id="6"/>
      </w:r>
      <w:r w:rsidR="001B2A56" w:rsidRPr="00C554A4">
        <w:rPr>
          <w:rStyle w:val="Textoennegrita"/>
          <w:bCs w:val="0"/>
          <w:sz w:val="22"/>
        </w:rPr>
        <w:t>.</w:t>
      </w:r>
      <w:r w:rsidRPr="00C554A4">
        <w:rPr>
          <w:rStyle w:val="Textoennegrita"/>
          <w:bCs w:val="0"/>
          <w:sz w:val="22"/>
        </w:rPr>
        <w:t xml:space="preserve"> </w:t>
      </w:r>
      <w:r w:rsidRPr="00865AB9">
        <w:rPr>
          <w:rStyle w:val="Textoennegrita"/>
          <w:bCs w:val="0"/>
          <w:sz w:val="22"/>
        </w:rPr>
        <w:t xml:space="preserve">La fuente documental se debe escribir al </w:t>
      </w:r>
      <w:r w:rsidR="00AF6206" w:rsidRPr="00865AB9">
        <w:rPr>
          <w:rStyle w:val="Textoennegrita"/>
          <w:bCs w:val="0"/>
          <w:sz w:val="22"/>
        </w:rPr>
        <w:t xml:space="preserve">final </w:t>
      </w:r>
      <w:r w:rsidRPr="00865AB9">
        <w:rPr>
          <w:rStyle w:val="Textoennegrita"/>
          <w:bCs w:val="0"/>
          <w:sz w:val="22"/>
        </w:rPr>
        <w:t>de la ilustración</w:t>
      </w:r>
      <w:r w:rsidR="001B2A56" w:rsidRPr="00865AB9">
        <w:rPr>
          <w:rStyle w:val="Textoennegrita"/>
          <w:bCs w:val="0"/>
          <w:sz w:val="22"/>
        </w:rPr>
        <w:t xml:space="preserve"> o figura</w:t>
      </w:r>
      <w:r w:rsidRPr="00865AB9">
        <w:rPr>
          <w:rStyle w:val="Textoennegrita"/>
          <w:bCs w:val="0"/>
          <w:sz w:val="22"/>
        </w:rPr>
        <w:t xml:space="preserve"> con los elementos de la referencia </w:t>
      </w:r>
      <w:r w:rsidR="0035106C" w:rsidRPr="00865AB9">
        <w:rPr>
          <w:rStyle w:val="Textoennegrita"/>
          <w:bCs w:val="0"/>
          <w:sz w:val="22"/>
        </w:rPr>
        <w:t>(de</w:t>
      </w:r>
      <w:r w:rsidR="0035106C">
        <w:rPr>
          <w:rStyle w:val="Textoennegrita"/>
          <w:bCs w:val="0"/>
          <w:sz w:val="22"/>
        </w:rPr>
        <w:t xml:space="preserve"> acuerdo con las normas seleccionadas) </w:t>
      </w:r>
      <w:r w:rsidRPr="00C554A4">
        <w:rPr>
          <w:rStyle w:val="Textoennegrita"/>
          <w:bCs w:val="0"/>
          <w:sz w:val="22"/>
        </w:rPr>
        <w:t>y no como pie de página</w:t>
      </w:r>
      <w:r w:rsidR="001B2A56">
        <w:rPr>
          <w:rStyle w:val="Textoennegrita"/>
          <w:bCs w:val="0"/>
          <w:sz w:val="22"/>
        </w:rPr>
        <w:t>.</w:t>
      </w:r>
      <w:r w:rsidR="00717B80">
        <w:rPr>
          <w:rStyle w:val="Textoennegrita"/>
          <w:bCs w:val="0"/>
          <w:sz w:val="22"/>
        </w:rPr>
        <w:t xml:space="preserve"> </w:t>
      </w:r>
      <w:r w:rsidR="0035106C">
        <w:rPr>
          <w:rStyle w:val="Textoennegrita"/>
          <w:bCs w:val="0"/>
          <w:sz w:val="22"/>
        </w:rPr>
        <w:t>Un ejemplo para la presentación y citación de figuras, se presenta a continuación</w:t>
      </w:r>
      <w:r w:rsidR="002F1E17">
        <w:rPr>
          <w:rStyle w:val="Textoennegrita"/>
          <w:bCs w:val="0"/>
          <w:sz w:val="22"/>
        </w:rPr>
        <w:t xml:space="preserve"> (citación directa)</w:t>
      </w:r>
      <w:r w:rsidR="0035106C">
        <w:rPr>
          <w:rStyle w:val="Textoennegrita"/>
          <w:bCs w:val="0"/>
          <w:sz w:val="22"/>
        </w:rPr>
        <w:t>:</w:t>
      </w:r>
    </w:p>
    <w:p w14:paraId="67E969A2" w14:textId="77777777" w:rsidR="0035106C" w:rsidRDefault="0035106C" w:rsidP="000A4BB3">
      <w:pPr>
        <w:pStyle w:val="Prrafodelista"/>
        <w:spacing w:line="240" w:lineRule="auto"/>
        <w:rPr>
          <w:rStyle w:val="Textoennegrita"/>
          <w:bCs w:val="0"/>
          <w:sz w:val="22"/>
        </w:rPr>
      </w:pPr>
    </w:p>
    <w:p w14:paraId="4757E763" w14:textId="77777777" w:rsidR="00295D6F" w:rsidRPr="00295D6F" w:rsidRDefault="0035106C" w:rsidP="000A4BB3">
      <w:pPr>
        <w:pStyle w:val="Prrafodelista"/>
        <w:spacing w:line="240" w:lineRule="auto"/>
        <w:rPr>
          <w:rStyle w:val="Textoennegrita"/>
          <w:sz w:val="22"/>
        </w:rPr>
      </w:pPr>
      <w:r>
        <w:rPr>
          <w:rStyle w:val="Textoennegrita"/>
          <w:bCs w:val="0"/>
          <w:sz w:val="22"/>
        </w:rPr>
        <w:t xml:space="preserve">Por medio de las propiedades del fruto, según el espesor del endocarpio, se hace una clasificación de la palma de aceite en tres tipos: Dura, Ternera y </w:t>
      </w:r>
      <w:proofErr w:type="spellStart"/>
      <w:r>
        <w:rPr>
          <w:rStyle w:val="Textoennegrita"/>
          <w:bCs w:val="0"/>
          <w:sz w:val="22"/>
        </w:rPr>
        <w:t>Pisifera</w:t>
      </w:r>
      <w:proofErr w:type="spellEnd"/>
      <w:r>
        <w:rPr>
          <w:rStyle w:val="Textoennegrita"/>
          <w:bCs w:val="0"/>
          <w:sz w:val="22"/>
        </w:rPr>
        <w:t xml:space="preserve">, que se ilustran en </w:t>
      </w:r>
      <w:r w:rsidRPr="00203DCA">
        <w:rPr>
          <w:rStyle w:val="Textoennegrita"/>
          <w:bCs w:val="0"/>
          <w:sz w:val="22"/>
        </w:rPr>
        <w:t>la</w:t>
      </w:r>
      <w:r w:rsidR="002728E7">
        <w:rPr>
          <w:rStyle w:val="Textoennegrita"/>
          <w:bCs w:val="0"/>
          <w:sz w:val="22"/>
        </w:rPr>
        <w:t xml:space="preserve"> </w:t>
      </w:r>
      <w:r w:rsidR="00943A0E">
        <w:fldChar w:fldCharType="begin"/>
      </w:r>
      <w:r w:rsidR="00943A0E">
        <w:instrText xml:space="preserve"> REF _Ref268711014 \h  \* MERGEFORMAT </w:instrText>
      </w:r>
      <w:r w:rsidR="00943A0E">
        <w:fldChar w:fldCharType="separate"/>
      </w:r>
    </w:p>
    <w:p w14:paraId="00866CF5" w14:textId="2E14A0EF" w:rsidR="0035106C" w:rsidRDefault="00943A0E" w:rsidP="000A4BB3">
      <w:pPr>
        <w:pStyle w:val="Prrafodelista"/>
        <w:spacing w:line="240" w:lineRule="auto"/>
        <w:rPr>
          <w:rStyle w:val="Textoennegrita"/>
          <w:bCs w:val="0"/>
          <w:sz w:val="22"/>
        </w:rPr>
      </w:pPr>
      <w:r>
        <w:fldChar w:fldCharType="end"/>
      </w:r>
      <w:r w:rsidR="00203DCA">
        <w:rPr>
          <w:rStyle w:val="Textoennegrita"/>
          <w:bCs w:val="0"/>
          <w:sz w:val="22"/>
        </w:rPr>
        <w:t>.</w:t>
      </w:r>
      <w:r w:rsidR="001B2A56">
        <w:rPr>
          <w:rStyle w:val="Textoennegrita"/>
          <w:bCs w:val="0"/>
          <w:sz w:val="22"/>
        </w:rPr>
        <w:t xml:space="preserve"> </w:t>
      </w:r>
    </w:p>
    <w:p w14:paraId="400EA535" w14:textId="77777777" w:rsidR="00A8021E" w:rsidRDefault="00A8021E" w:rsidP="000A4BB3">
      <w:pPr>
        <w:pStyle w:val="Prrafodelista"/>
        <w:spacing w:line="240" w:lineRule="auto"/>
        <w:ind w:left="1410" w:hanging="1410"/>
        <w:rPr>
          <w:b/>
        </w:rPr>
      </w:pPr>
      <w:bookmarkStart w:id="58" w:name="_Ref254189918"/>
      <w:bookmarkStart w:id="59" w:name="_Ref268711014"/>
    </w:p>
    <w:p w14:paraId="0CE4B08F" w14:textId="1EB3D705" w:rsidR="00DF60DD" w:rsidRDefault="00DF60DD" w:rsidP="000A4BB3">
      <w:pPr>
        <w:pStyle w:val="Prrafodelista"/>
        <w:spacing w:line="240" w:lineRule="auto"/>
      </w:pPr>
      <w:bookmarkStart w:id="60" w:name="_Toc42253129"/>
      <w:bookmarkEnd w:id="58"/>
      <w:bookmarkEnd w:id="59"/>
      <w:r w:rsidRPr="00DF60DD">
        <w:rPr>
          <w:b/>
        </w:rPr>
        <w:t xml:space="preserve">Figura </w:t>
      </w:r>
      <w:r w:rsidR="001A3466" w:rsidRPr="00DF60DD">
        <w:rPr>
          <w:b/>
        </w:rPr>
        <w:fldChar w:fldCharType="begin"/>
      </w:r>
      <w:r w:rsidRPr="00DF60DD">
        <w:rPr>
          <w:b/>
        </w:rPr>
        <w:instrText xml:space="preserve"> STYLEREF 1 \s </w:instrText>
      </w:r>
      <w:r w:rsidR="001A3466" w:rsidRPr="00DF60DD">
        <w:rPr>
          <w:b/>
        </w:rPr>
        <w:fldChar w:fldCharType="separate"/>
      </w:r>
      <w:r w:rsidR="00295D6F">
        <w:rPr>
          <w:b/>
          <w:noProof/>
        </w:rPr>
        <w:t>2</w:t>
      </w:r>
      <w:r w:rsidR="001A3466" w:rsidRPr="00DF60DD">
        <w:rPr>
          <w:b/>
        </w:rPr>
        <w:fldChar w:fldCharType="end"/>
      </w:r>
      <w:r w:rsidRPr="00DF60DD">
        <w:rPr>
          <w:b/>
        </w:rPr>
        <w:noBreakHyphen/>
      </w:r>
      <w:r w:rsidR="001A3466" w:rsidRPr="00DF60DD">
        <w:rPr>
          <w:b/>
        </w:rPr>
        <w:fldChar w:fldCharType="begin"/>
      </w:r>
      <w:r w:rsidRPr="00DF60DD">
        <w:rPr>
          <w:b/>
        </w:rPr>
        <w:instrText xml:space="preserve"> SEQ Ilustración \* ARABIC \s 1 </w:instrText>
      </w:r>
      <w:r w:rsidR="001A3466" w:rsidRPr="00DF60DD">
        <w:rPr>
          <w:b/>
        </w:rPr>
        <w:fldChar w:fldCharType="separate"/>
      </w:r>
      <w:r w:rsidR="00295D6F">
        <w:rPr>
          <w:b/>
          <w:noProof/>
        </w:rPr>
        <w:t>1</w:t>
      </w:r>
      <w:r w:rsidR="001A3466" w:rsidRPr="00DF60DD">
        <w:rPr>
          <w:b/>
        </w:rPr>
        <w:fldChar w:fldCharType="end"/>
      </w:r>
      <w:r w:rsidRPr="00DF60DD">
        <w:rPr>
          <w:b/>
        </w:rPr>
        <w:t>:</w:t>
      </w:r>
      <w:r>
        <w:rPr>
          <w:b/>
        </w:rPr>
        <w:tab/>
      </w:r>
      <w:r w:rsidRPr="00865AB9">
        <w:t>Tipos y parte del fruto de palma de</w:t>
      </w:r>
      <w:r>
        <w:t xml:space="preserve"> aceite.</w:t>
      </w:r>
      <w:bookmarkEnd w:id="60"/>
    </w:p>
    <w:p w14:paraId="3C5615C5" w14:textId="77777777" w:rsidR="0035106C" w:rsidRDefault="0035106C" w:rsidP="000A4BB3">
      <w:pPr>
        <w:autoSpaceDE w:val="0"/>
        <w:autoSpaceDN w:val="0"/>
        <w:adjustRightInd w:val="0"/>
        <w:spacing w:after="0" w:line="240" w:lineRule="auto"/>
        <w:jc w:val="center"/>
        <w:rPr>
          <w:rFonts w:ascii="Calibri" w:eastAsia="Times New Roman" w:hAnsi="Calibri" w:cs="Arial"/>
          <w:sz w:val="24"/>
          <w:szCs w:val="24"/>
          <w:lang w:val="es-ES" w:eastAsia="es-ES"/>
        </w:rPr>
      </w:pPr>
      <w:r>
        <w:rPr>
          <w:rFonts w:ascii="Calibri" w:eastAsia="Times New Roman" w:hAnsi="Calibri" w:cs="Arial"/>
          <w:noProof/>
          <w:sz w:val="24"/>
          <w:szCs w:val="24"/>
          <w:lang w:eastAsia="es-CO"/>
        </w:rPr>
        <w:lastRenderedPageBreak/>
        <w:drawing>
          <wp:inline distT="0" distB="0" distL="0" distR="0" wp14:anchorId="133E78C4" wp14:editId="5EABA3B6">
            <wp:extent cx="2977069" cy="2152650"/>
            <wp:effectExtent l="1905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srcRect l="34936" t="24658" r="31670" b="43150"/>
                    <a:stretch>
                      <a:fillRect/>
                    </a:stretch>
                  </pic:blipFill>
                  <pic:spPr bwMode="auto">
                    <a:xfrm>
                      <a:off x="0" y="0"/>
                      <a:ext cx="2977069" cy="2152650"/>
                    </a:xfrm>
                    <a:prstGeom prst="rect">
                      <a:avLst/>
                    </a:prstGeom>
                    <a:noFill/>
                    <a:ln w="9525">
                      <a:noFill/>
                      <a:miter lim="800000"/>
                      <a:headEnd/>
                      <a:tailEnd/>
                    </a:ln>
                  </pic:spPr>
                </pic:pic>
              </a:graphicData>
            </a:graphic>
          </wp:inline>
        </w:drawing>
      </w:r>
    </w:p>
    <w:p w14:paraId="4D8E0CC5" w14:textId="77777777" w:rsidR="00AB1012" w:rsidRPr="00865AB9" w:rsidRDefault="00AB1012" w:rsidP="000A4BB3">
      <w:pPr>
        <w:autoSpaceDE w:val="0"/>
        <w:autoSpaceDN w:val="0"/>
        <w:adjustRightInd w:val="0"/>
        <w:spacing w:after="0" w:line="240" w:lineRule="auto"/>
        <w:rPr>
          <w:rFonts w:ascii="Calibri" w:eastAsia="Times New Roman" w:hAnsi="Calibri" w:cs="Arial"/>
          <w:sz w:val="24"/>
          <w:szCs w:val="24"/>
          <w:lang w:val="es-ES" w:eastAsia="es-ES"/>
        </w:rPr>
      </w:pPr>
      <w:r w:rsidRPr="00865AB9">
        <w:rPr>
          <w:rFonts w:ascii="Calibri" w:eastAsia="Times New Roman" w:hAnsi="Calibri" w:cs="Arial"/>
          <w:sz w:val="24"/>
          <w:szCs w:val="24"/>
          <w:lang w:val="es-ES" w:eastAsia="es-ES"/>
        </w:rPr>
        <w:t>Nombre de la fuente:</w:t>
      </w:r>
    </w:p>
    <w:p w14:paraId="5D8CB21D" w14:textId="77777777" w:rsidR="005C1EBF" w:rsidRDefault="005C1EBF" w:rsidP="000A4BB3">
      <w:pPr>
        <w:autoSpaceDE w:val="0"/>
        <w:autoSpaceDN w:val="0"/>
        <w:adjustRightInd w:val="0"/>
        <w:spacing w:after="0" w:line="240" w:lineRule="auto"/>
        <w:jc w:val="both"/>
        <w:rPr>
          <w:rStyle w:val="Textoennegrita"/>
          <w:bCs w:val="0"/>
          <w:sz w:val="22"/>
        </w:rPr>
      </w:pPr>
    </w:p>
    <w:p w14:paraId="7999E67C" w14:textId="77777777" w:rsidR="005C1EBF" w:rsidRPr="008852E9" w:rsidRDefault="005C1EBF" w:rsidP="000A4BB3">
      <w:pPr>
        <w:pStyle w:val="Prrafodelista"/>
        <w:spacing w:line="240" w:lineRule="auto"/>
        <w:rPr>
          <w:rFonts w:ascii="Calibri" w:hAnsi="Calibri" w:cs="Arial"/>
          <w:sz w:val="24"/>
        </w:rPr>
      </w:pPr>
      <w:r>
        <w:rPr>
          <w:rStyle w:val="Textoennegrita"/>
          <w:bCs w:val="0"/>
          <w:sz w:val="22"/>
        </w:rPr>
        <w:t>La numeración de las figuras (ilustraciones, fotografías, etc.) debe incluir el número del capítulo en el que esté ubicada, su título se debe ubicar en la parte superior de la figura, el texto justificado y después del número de la figura insertar “:”.</w:t>
      </w:r>
    </w:p>
    <w:p w14:paraId="202C2F17" w14:textId="626297C5" w:rsidR="004B32B8" w:rsidRPr="00DC6BC9" w:rsidRDefault="00C94BC3" w:rsidP="000A4BB3">
      <w:pPr>
        <w:pStyle w:val="Ttulo2"/>
      </w:pPr>
      <w:r>
        <w:t>TTGO</w:t>
      </w:r>
    </w:p>
    <w:p w14:paraId="5A174B90" w14:textId="77777777" w:rsidR="00E67B0E" w:rsidRPr="00C12DBC" w:rsidRDefault="004135C3" w:rsidP="000A4BB3">
      <w:pPr>
        <w:pStyle w:val="Prrafodelista"/>
        <w:spacing w:line="240" w:lineRule="auto"/>
        <w:rPr>
          <w:rStyle w:val="Textoennegrita"/>
          <w:bCs w:val="0"/>
          <w:sz w:val="22"/>
        </w:rPr>
      </w:pPr>
      <w:r>
        <w:rPr>
          <w:rStyle w:val="Textoennegrita"/>
          <w:bCs w:val="0"/>
          <w:sz w:val="22"/>
          <w:lang w:val="es-CO"/>
        </w:rPr>
        <w:t>Para la edición de tablas, cada</w:t>
      </w:r>
      <w:r w:rsidR="00E67B0E" w:rsidRPr="00C12DBC">
        <w:rPr>
          <w:rStyle w:val="Textoennegrita"/>
          <w:bCs w:val="0"/>
          <w:sz w:val="22"/>
        </w:rPr>
        <w:t xml:space="preserve"> columna debe llevar su título; la primera palabra se debe escribir con mayúscula inicial y </w:t>
      </w:r>
      <w:r>
        <w:rPr>
          <w:rStyle w:val="Textoennegrita"/>
          <w:bCs w:val="0"/>
          <w:sz w:val="22"/>
        </w:rPr>
        <w:t xml:space="preserve">preferiblemente </w:t>
      </w:r>
      <w:r w:rsidR="00E67B0E" w:rsidRPr="00C12DBC">
        <w:rPr>
          <w:rStyle w:val="Textoennegrita"/>
          <w:bCs w:val="0"/>
          <w:sz w:val="22"/>
        </w:rPr>
        <w:t>sin abreviaturas. En las tablas</w:t>
      </w:r>
      <w:r w:rsidR="001D2F9A">
        <w:rPr>
          <w:rStyle w:val="Textoennegrita"/>
          <w:bCs w:val="0"/>
          <w:sz w:val="22"/>
        </w:rPr>
        <w:t xml:space="preserve"> y cuadros, los </w:t>
      </w:r>
      <w:r>
        <w:rPr>
          <w:rStyle w:val="Textoennegrita"/>
          <w:bCs w:val="0"/>
          <w:sz w:val="22"/>
        </w:rPr>
        <w:t>títulos y</w:t>
      </w:r>
      <w:r w:rsidR="00E67B0E" w:rsidRPr="00C12DBC">
        <w:rPr>
          <w:rStyle w:val="Textoennegrita"/>
          <w:bCs w:val="0"/>
          <w:sz w:val="22"/>
        </w:rPr>
        <w:t xml:space="preserve"> datos se deben ubicar entre</w:t>
      </w:r>
      <w:r w:rsidR="004B32B8" w:rsidRPr="00C12DBC">
        <w:rPr>
          <w:rStyle w:val="Textoennegrita"/>
          <w:bCs w:val="0"/>
          <w:sz w:val="22"/>
        </w:rPr>
        <w:t xml:space="preserve"> </w:t>
      </w:r>
      <w:r w:rsidR="00E67B0E" w:rsidRPr="00C12DBC">
        <w:rPr>
          <w:rStyle w:val="Textoennegrita"/>
          <w:bCs w:val="0"/>
          <w:sz w:val="22"/>
        </w:rPr>
        <w:t>líneas horizontales y verticales cerradas.</w:t>
      </w:r>
    </w:p>
    <w:p w14:paraId="4ABAB4B8" w14:textId="77777777" w:rsidR="007D240C" w:rsidRPr="00C12DBC" w:rsidRDefault="007D240C" w:rsidP="000A4BB3">
      <w:pPr>
        <w:pStyle w:val="Prrafodelista"/>
        <w:spacing w:line="240" w:lineRule="auto"/>
        <w:rPr>
          <w:rStyle w:val="Textoennegrita"/>
          <w:bCs w:val="0"/>
          <w:sz w:val="22"/>
        </w:rPr>
      </w:pPr>
    </w:p>
    <w:p w14:paraId="77B3D5C6" w14:textId="77777777" w:rsidR="00E67B0E" w:rsidRPr="00C12DBC" w:rsidRDefault="005C1EBF" w:rsidP="000A4BB3">
      <w:pPr>
        <w:pStyle w:val="Prrafodelista"/>
        <w:spacing w:line="240" w:lineRule="auto"/>
        <w:rPr>
          <w:rStyle w:val="Textoennegrita"/>
          <w:bCs w:val="0"/>
          <w:sz w:val="22"/>
        </w:rPr>
      </w:pPr>
      <w:r>
        <w:rPr>
          <w:rStyle w:val="Textoennegrita"/>
          <w:bCs w:val="0"/>
          <w:sz w:val="22"/>
        </w:rPr>
        <w:t>La</w:t>
      </w:r>
      <w:r w:rsidR="004B32B8" w:rsidRPr="00C12DBC">
        <w:rPr>
          <w:rStyle w:val="Textoennegrita"/>
          <w:bCs w:val="0"/>
          <w:sz w:val="22"/>
        </w:rPr>
        <w:t xml:space="preserve"> numeración </w:t>
      </w:r>
      <w:r>
        <w:rPr>
          <w:rStyle w:val="Textoennegrita"/>
          <w:bCs w:val="0"/>
          <w:sz w:val="22"/>
        </w:rPr>
        <w:t xml:space="preserve">de las tablas </w:t>
      </w:r>
      <w:r w:rsidR="004B32B8" w:rsidRPr="00C12DBC">
        <w:rPr>
          <w:rStyle w:val="Textoennegrita"/>
          <w:bCs w:val="0"/>
          <w:sz w:val="22"/>
        </w:rPr>
        <w:t xml:space="preserve">se </w:t>
      </w:r>
      <w:r w:rsidR="00392A15" w:rsidRPr="00C12DBC">
        <w:rPr>
          <w:rStyle w:val="Textoennegrita"/>
          <w:bCs w:val="0"/>
          <w:sz w:val="22"/>
        </w:rPr>
        <w:t>realiza de la mi</w:t>
      </w:r>
      <w:r w:rsidR="00AA43EF">
        <w:rPr>
          <w:rStyle w:val="Textoennegrita"/>
          <w:bCs w:val="0"/>
          <w:sz w:val="22"/>
        </w:rPr>
        <w:t>sma manera que las figuras o ilustraciones</w:t>
      </w:r>
      <w:r w:rsidR="004B32B8" w:rsidRPr="00C12DBC">
        <w:rPr>
          <w:rStyle w:val="Textoennegrita"/>
          <w:bCs w:val="0"/>
          <w:sz w:val="22"/>
        </w:rPr>
        <w:t>, a lo largo de todo el texto. Deben llevar un título breve, que concreta el contenido de la tabla; éste se debe escribir en la parte superior</w:t>
      </w:r>
      <w:r>
        <w:rPr>
          <w:rStyle w:val="Textoennegrita"/>
          <w:bCs w:val="0"/>
          <w:sz w:val="22"/>
        </w:rPr>
        <w:t xml:space="preserve"> de la misma</w:t>
      </w:r>
      <w:r w:rsidR="005352E6">
        <w:rPr>
          <w:rStyle w:val="Textoennegrita"/>
          <w:bCs w:val="0"/>
          <w:sz w:val="22"/>
        </w:rPr>
        <w:t xml:space="preserve">. </w:t>
      </w:r>
      <w:r w:rsidR="00EA15E6" w:rsidRPr="00C12DBC">
        <w:rPr>
          <w:rStyle w:val="Textoennegrita"/>
          <w:bCs w:val="0"/>
          <w:sz w:val="22"/>
        </w:rPr>
        <w:t>Para la presentación de cuadros, se deben seguir las indicaciones dadas para las tablas.</w:t>
      </w:r>
    </w:p>
    <w:p w14:paraId="491D1274" w14:textId="77777777" w:rsidR="002B00EF" w:rsidRPr="00C12DBC" w:rsidRDefault="002B00EF" w:rsidP="000A4BB3">
      <w:pPr>
        <w:pStyle w:val="Prrafodelista"/>
        <w:spacing w:line="240" w:lineRule="auto"/>
        <w:rPr>
          <w:rStyle w:val="Textoennegrita"/>
          <w:bCs w:val="0"/>
          <w:sz w:val="22"/>
        </w:rPr>
      </w:pPr>
    </w:p>
    <w:p w14:paraId="7B59B9FD" w14:textId="77777777" w:rsidR="00AA43EF" w:rsidRDefault="00AA43EF" w:rsidP="000A4BB3">
      <w:pPr>
        <w:pStyle w:val="Prrafodelista"/>
        <w:spacing w:line="240" w:lineRule="auto"/>
        <w:rPr>
          <w:rStyle w:val="Textoennegrita"/>
          <w:bCs w:val="0"/>
          <w:sz w:val="22"/>
        </w:rPr>
      </w:pPr>
      <w:r>
        <w:rPr>
          <w:rStyle w:val="Textoennegrita"/>
          <w:bCs w:val="0"/>
          <w:sz w:val="22"/>
        </w:rPr>
        <w:t>Un ejemplo para</w:t>
      </w:r>
      <w:r w:rsidR="002F1E17">
        <w:rPr>
          <w:rStyle w:val="Textoennegrita"/>
          <w:bCs w:val="0"/>
          <w:sz w:val="22"/>
        </w:rPr>
        <w:t xml:space="preserve"> la presentación y citación de tabl</w:t>
      </w:r>
      <w:r>
        <w:rPr>
          <w:rStyle w:val="Textoennegrita"/>
          <w:bCs w:val="0"/>
          <w:sz w:val="22"/>
        </w:rPr>
        <w:t>as</w:t>
      </w:r>
      <w:r w:rsidR="005C1EBF">
        <w:rPr>
          <w:rStyle w:val="Textoennegrita"/>
          <w:bCs w:val="0"/>
          <w:sz w:val="22"/>
        </w:rPr>
        <w:t xml:space="preserve"> (citación indirecta)</w:t>
      </w:r>
      <w:r>
        <w:rPr>
          <w:rStyle w:val="Textoennegrita"/>
          <w:bCs w:val="0"/>
          <w:sz w:val="22"/>
        </w:rPr>
        <w:t>, se presenta a continuación:</w:t>
      </w:r>
    </w:p>
    <w:p w14:paraId="3C41148C" w14:textId="77777777" w:rsidR="00AA43EF" w:rsidRDefault="00AA43EF" w:rsidP="000A4BB3">
      <w:pPr>
        <w:pStyle w:val="Prrafodelista"/>
        <w:spacing w:line="240" w:lineRule="auto"/>
        <w:rPr>
          <w:rStyle w:val="Textoennegrita"/>
          <w:bCs w:val="0"/>
          <w:sz w:val="22"/>
        </w:rPr>
      </w:pPr>
    </w:p>
    <w:p w14:paraId="3A5153D3" w14:textId="77777777" w:rsidR="00295D6F" w:rsidRDefault="002B00EF" w:rsidP="000A4BB3">
      <w:pPr>
        <w:pStyle w:val="Prrafodelista"/>
        <w:spacing w:line="240" w:lineRule="auto"/>
        <w:rPr>
          <w:rStyle w:val="Textoennegrita"/>
          <w:bCs w:val="0"/>
          <w:sz w:val="22"/>
        </w:rPr>
      </w:pPr>
      <w:r w:rsidRPr="00C12DBC">
        <w:rPr>
          <w:rStyle w:val="Textoennegrita"/>
          <w:bCs w:val="0"/>
          <w:sz w:val="22"/>
        </w:rPr>
        <w:t xml:space="preserve">De esta participación aproximadamente el 60 % proviene de </w:t>
      </w:r>
      <w:r w:rsidRPr="000D28EF">
        <w:rPr>
          <w:rStyle w:val="Textoennegrita"/>
          <w:bCs w:val="0"/>
          <w:sz w:val="22"/>
        </w:rPr>
        <w:t>biomasa (</w:t>
      </w:r>
      <w:r w:rsidR="00943A0E">
        <w:fldChar w:fldCharType="begin"/>
      </w:r>
      <w:r w:rsidR="00943A0E">
        <w:instrText xml:space="preserve"> REF _Ref254190848 \h  \* MERGEFORMAT </w:instrText>
      </w:r>
      <w:r w:rsidR="00943A0E">
        <w:fldChar w:fldCharType="separate"/>
      </w:r>
    </w:p>
    <w:p w14:paraId="27BE1F98" w14:textId="52ABF3CD" w:rsidR="002B00EF" w:rsidRPr="00C12DBC" w:rsidRDefault="00295D6F" w:rsidP="000A4BB3">
      <w:pPr>
        <w:pStyle w:val="Prrafodelista"/>
        <w:spacing w:line="240" w:lineRule="auto"/>
        <w:rPr>
          <w:rStyle w:val="Textoennegrita"/>
          <w:bCs w:val="0"/>
          <w:sz w:val="22"/>
        </w:rPr>
      </w:pPr>
      <w:r w:rsidRPr="00295D6F">
        <w:rPr>
          <w:rStyle w:val="Textoennegrita"/>
          <w:bCs w:val="0"/>
          <w:sz w:val="22"/>
        </w:rPr>
        <w:t xml:space="preserve">Tabla </w:t>
      </w:r>
      <w:r>
        <w:rPr>
          <w:rStyle w:val="Textoennegrita"/>
          <w:b/>
          <w:bCs w:val="0"/>
          <w:noProof/>
          <w:sz w:val="22"/>
        </w:rPr>
        <w:t>2</w:t>
      </w:r>
      <w:r>
        <w:rPr>
          <w:rStyle w:val="Textoennegrita"/>
          <w:b/>
          <w:bCs w:val="0"/>
          <w:noProof/>
          <w:sz w:val="22"/>
        </w:rPr>
        <w:noBreakHyphen/>
        <w:t>1</w:t>
      </w:r>
      <w:r w:rsidR="00943A0E">
        <w:fldChar w:fldCharType="end"/>
      </w:r>
      <w:r w:rsidR="005C1EBF">
        <w:rPr>
          <w:rStyle w:val="Textoennegrita"/>
          <w:bCs w:val="0"/>
          <w:sz w:val="22"/>
        </w:rPr>
        <w:t>)</w:t>
      </w:r>
      <w:r w:rsidR="002F1E17">
        <w:rPr>
          <w:rStyle w:val="Textoennegrita"/>
          <w:bCs w:val="0"/>
          <w:sz w:val="22"/>
        </w:rPr>
        <w:t>.</w:t>
      </w:r>
    </w:p>
    <w:p w14:paraId="43CED0CD" w14:textId="77777777" w:rsidR="00DF60DD" w:rsidRDefault="00DF60DD" w:rsidP="000A4BB3">
      <w:pPr>
        <w:pStyle w:val="Prrafodelista"/>
        <w:spacing w:line="240" w:lineRule="auto"/>
        <w:rPr>
          <w:rStyle w:val="Textoennegrita"/>
          <w:bCs w:val="0"/>
          <w:sz w:val="22"/>
        </w:rPr>
      </w:pPr>
      <w:bookmarkStart w:id="61" w:name="_Ref254190848"/>
    </w:p>
    <w:p w14:paraId="702D265B" w14:textId="08A29B9D" w:rsidR="008C6434" w:rsidRDefault="008C6434" w:rsidP="000A4BB3">
      <w:pPr>
        <w:pStyle w:val="Prrafodelista"/>
        <w:spacing w:line="240" w:lineRule="auto"/>
        <w:rPr>
          <w:rStyle w:val="Textoennegrita"/>
          <w:bCs w:val="0"/>
          <w:sz w:val="22"/>
        </w:rPr>
      </w:pPr>
      <w:bookmarkStart w:id="62" w:name="_Toc283050161"/>
      <w:bookmarkStart w:id="63" w:name="_Toc42261026"/>
      <w:r w:rsidRPr="002F1E17">
        <w:rPr>
          <w:rStyle w:val="Textoennegrita"/>
          <w:b/>
          <w:bCs w:val="0"/>
          <w:sz w:val="22"/>
        </w:rPr>
        <w:t xml:space="preserve">Tabla </w:t>
      </w:r>
      <w:r w:rsidR="00C453E5">
        <w:rPr>
          <w:rStyle w:val="Textoennegrita"/>
          <w:b/>
          <w:bCs w:val="0"/>
          <w:sz w:val="22"/>
        </w:rPr>
        <w:fldChar w:fldCharType="begin"/>
      </w:r>
      <w:r w:rsidR="00C453E5">
        <w:rPr>
          <w:rStyle w:val="Textoennegrita"/>
          <w:b/>
          <w:bCs w:val="0"/>
          <w:sz w:val="22"/>
        </w:rPr>
        <w:instrText xml:space="preserve"> STYLEREF 1 \s </w:instrText>
      </w:r>
      <w:r w:rsidR="00C453E5">
        <w:rPr>
          <w:rStyle w:val="Textoennegrita"/>
          <w:b/>
          <w:bCs w:val="0"/>
          <w:sz w:val="22"/>
        </w:rPr>
        <w:fldChar w:fldCharType="separate"/>
      </w:r>
      <w:r w:rsidR="00295D6F">
        <w:rPr>
          <w:rStyle w:val="Textoennegrita"/>
          <w:b/>
          <w:bCs w:val="0"/>
          <w:noProof/>
          <w:sz w:val="22"/>
        </w:rPr>
        <w:t>2</w:t>
      </w:r>
      <w:r w:rsidR="00C453E5">
        <w:rPr>
          <w:rStyle w:val="Textoennegrita"/>
          <w:b/>
          <w:bCs w:val="0"/>
          <w:sz w:val="22"/>
        </w:rPr>
        <w:fldChar w:fldCharType="end"/>
      </w:r>
      <w:r w:rsidR="00C453E5">
        <w:rPr>
          <w:rStyle w:val="Textoennegrita"/>
          <w:b/>
          <w:bCs w:val="0"/>
          <w:sz w:val="22"/>
        </w:rPr>
        <w:noBreakHyphen/>
      </w:r>
      <w:r w:rsidR="00C453E5">
        <w:rPr>
          <w:rStyle w:val="Textoennegrita"/>
          <w:b/>
          <w:bCs w:val="0"/>
          <w:sz w:val="22"/>
        </w:rPr>
        <w:fldChar w:fldCharType="begin"/>
      </w:r>
      <w:r w:rsidR="00C453E5">
        <w:rPr>
          <w:rStyle w:val="Textoennegrita"/>
          <w:b/>
          <w:bCs w:val="0"/>
          <w:sz w:val="22"/>
        </w:rPr>
        <w:instrText xml:space="preserve"> SEQ Tabla \* ARABIC \s 1 </w:instrText>
      </w:r>
      <w:r w:rsidR="00C453E5">
        <w:rPr>
          <w:rStyle w:val="Textoennegrita"/>
          <w:b/>
          <w:bCs w:val="0"/>
          <w:sz w:val="22"/>
        </w:rPr>
        <w:fldChar w:fldCharType="separate"/>
      </w:r>
      <w:r w:rsidR="00295D6F">
        <w:rPr>
          <w:rStyle w:val="Textoennegrita"/>
          <w:b/>
          <w:bCs w:val="0"/>
          <w:noProof/>
          <w:sz w:val="22"/>
        </w:rPr>
        <w:t>1</w:t>
      </w:r>
      <w:r w:rsidR="00C453E5">
        <w:rPr>
          <w:rStyle w:val="Textoennegrita"/>
          <w:b/>
          <w:bCs w:val="0"/>
          <w:sz w:val="22"/>
        </w:rPr>
        <w:fldChar w:fldCharType="end"/>
      </w:r>
      <w:bookmarkEnd w:id="61"/>
      <w:r w:rsidR="00DD4F4A" w:rsidRPr="00C12DBC">
        <w:rPr>
          <w:rStyle w:val="Textoennegrita"/>
          <w:bCs w:val="0"/>
          <w:sz w:val="22"/>
        </w:rPr>
        <w:t>:</w:t>
      </w:r>
      <w:r w:rsidR="00DD4F4A" w:rsidRPr="00C12DBC">
        <w:rPr>
          <w:rStyle w:val="Textoennegrita"/>
          <w:bCs w:val="0"/>
          <w:sz w:val="22"/>
        </w:rPr>
        <w:tab/>
      </w:r>
      <w:r w:rsidR="00456A95">
        <w:rPr>
          <w:rStyle w:val="Textoennegrita"/>
          <w:bCs w:val="0"/>
          <w:sz w:val="22"/>
        </w:rPr>
        <w:t>P</w:t>
      </w:r>
      <w:r w:rsidR="002F1E17">
        <w:rPr>
          <w:rStyle w:val="Textoennegrita"/>
          <w:bCs w:val="0"/>
          <w:sz w:val="22"/>
        </w:rPr>
        <w:t>articipación de las energías renovables primaria.</w:t>
      </w:r>
      <w:bookmarkEnd w:id="62"/>
      <w:bookmarkEnd w:id="63"/>
    </w:p>
    <w:p w14:paraId="130F3975" w14:textId="77777777" w:rsidR="00294C7F" w:rsidRDefault="00294C7F" w:rsidP="000A4BB3">
      <w:pPr>
        <w:pStyle w:val="Prrafodelista"/>
        <w:spacing w:line="240" w:lineRule="auto"/>
        <w:rPr>
          <w:rStyle w:val="Textoennegrita"/>
          <w:bCs w:val="0"/>
          <w:sz w:val="22"/>
        </w:rPr>
      </w:pPr>
    </w:p>
    <w:tbl>
      <w:tblPr>
        <w:tblStyle w:val="Tablaconcuadrcula"/>
        <w:tblW w:w="0" w:type="auto"/>
        <w:jc w:val="center"/>
        <w:tblLook w:val="04A0" w:firstRow="1" w:lastRow="0" w:firstColumn="1" w:lastColumn="0" w:noHBand="0" w:noVBand="1"/>
      </w:tblPr>
      <w:tblGrid>
        <w:gridCol w:w="1598"/>
        <w:gridCol w:w="2187"/>
        <w:gridCol w:w="4191"/>
      </w:tblGrid>
      <w:tr w:rsidR="006113A9" w14:paraId="35E8EFF0" w14:textId="77777777" w:rsidTr="00294C7F">
        <w:trPr>
          <w:jc w:val="center"/>
        </w:trPr>
        <w:tc>
          <w:tcPr>
            <w:tcW w:w="1598" w:type="dxa"/>
            <w:vMerge w:val="restart"/>
            <w:vAlign w:val="center"/>
          </w:tcPr>
          <w:p w14:paraId="2823E3C9" w14:textId="77777777" w:rsidR="006113A9" w:rsidRDefault="006113A9" w:rsidP="000A4BB3">
            <w:pPr>
              <w:pStyle w:val="Prrafodelista"/>
              <w:spacing w:line="240" w:lineRule="auto"/>
              <w:jc w:val="left"/>
              <w:rPr>
                <w:rStyle w:val="Textoennegrita"/>
                <w:bCs w:val="0"/>
                <w:sz w:val="22"/>
              </w:rPr>
            </w:pPr>
            <w:r>
              <w:rPr>
                <w:rStyle w:val="Textoennegrita"/>
                <w:bCs w:val="0"/>
                <w:sz w:val="22"/>
              </w:rPr>
              <w:t>Región</w:t>
            </w:r>
          </w:p>
        </w:tc>
        <w:tc>
          <w:tcPr>
            <w:tcW w:w="6378" w:type="dxa"/>
            <w:gridSpan w:val="2"/>
            <w:vAlign w:val="center"/>
          </w:tcPr>
          <w:p w14:paraId="03E6521E" w14:textId="77777777" w:rsidR="006113A9" w:rsidRPr="006113A9" w:rsidRDefault="006113A9" w:rsidP="000A4BB3">
            <w:pPr>
              <w:pStyle w:val="Prrafodelista"/>
              <w:spacing w:line="240" w:lineRule="auto"/>
              <w:jc w:val="left"/>
              <w:rPr>
                <w:rStyle w:val="Textoennegrita"/>
                <w:bCs w:val="0"/>
                <w:sz w:val="22"/>
              </w:rPr>
            </w:pPr>
            <w:r>
              <w:rPr>
                <w:rStyle w:val="Textoennegrita"/>
                <w:bCs w:val="0"/>
                <w:sz w:val="22"/>
              </w:rPr>
              <w:t>Participación en el suministro de energía primaria / % (</w:t>
            </w:r>
            <w:proofErr w:type="spellStart"/>
            <w:r>
              <w:rPr>
                <w:rStyle w:val="Textoennegrita"/>
                <w:bCs w:val="0"/>
                <w:sz w:val="22"/>
              </w:rPr>
              <w:t>Mtoe</w:t>
            </w:r>
            <w:proofErr w:type="spellEnd"/>
            <w:r>
              <w:rPr>
                <w:rStyle w:val="Textoennegrita"/>
                <w:bCs w:val="0"/>
                <w:sz w:val="22"/>
              </w:rPr>
              <w:t>)</w:t>
            </w:r>
            <w:r>
              <w:rPr>
                <w:rStyle w:val="Textoennegrita"/>
                <w:bCs w:val="0"/>
                <w:sz w:val="22"/>
                <w:vertAlign w:val="superscript"/>
              </w:rPr>
              <w:t>1</w:t>
            </w:r>
          </w:p>
        </w:tc>
      </w:tr>
      <w:tr w:rsidR="002F1E17" w14:paraId="50C951D2" w14:textId="77777777" w:rsidTr="00294C7F">
        <w:trPr>
          <w:jc w:val="center"/>
        </w:trPr>
        <w:tc>
          <w:tcPr>
            <w:tcW w:w="1598" w:type="dxa"/>
            <w:vMerge/>
            <w:vAlign w:val="center"/>
          </w:tcPr>
          <w:p w14:paraId="44499604" w14:textId="77777777" w:rsidR="002F1E17" w:rsidRDefault="002F1E17" w:rsidP="000A4BB3">
            <w:pPr>
              <w:pStyle w:val="Prrafodelista"/>
              <w:spacing w:line="240" w:lineRule="auto"/>
              <w:jc w:val="left"/>
              <w:rPr>
                <w:rStyle w:val="Textoennegrita"/>
                <w:bCs w:val="0"/>
                <w:sz w:val="22"/>
              </w:rPr>
            </w:pPr>
          </w:p>
        </w:tc>
        <w:tc>
          <w:tcPr>
            <w:tcW w:w="2187" w:type="dxa"/>
            <w:vAlign w:val="center"/>
          </w:tcPr>
          <w:p w14:paraId="560CEA66" w14:textId="77777777" w:rsidR="002F1E17" w:rsidRDefault="006113A9" w:rsidP="000A4BB3">
            <w:pPr>
              <w:pStyle w:val="Prrafodelista"/>
              <w:spacing w:line="240" w:lineRule="auto"/>
              <w:jc w:val="center"/>
              <w:rPr>
                <w:rStyle w:val="Textoennegrita"/>
                <w:bCs w:val="0"/>
                <w:sz w:val="22"/>
              </w:rPr>
            </w:pPr>
            <w:r>
              <w:rPr>
                <w:rStyle w:val="Textoennegrita"/>
                <w:bCs w:val="0"/>
                <w:sz w:val="22"/>
              </w:rPr>
              <w:t>Energías renovables</w:t>
            </w:r>
          </w:p>
        </w:tc>
        <w:tc>
          <w:tcPr>
            <w:tcW w:w="4191" w:type="dxa"/>
            <w:vAlign w:val="center"/>
          </w:tcPr>
          <w:p w14:paraId="488927D1" w14:textId="77777777" w:rsidR="002F1E17" w:rsidRDefault="006113A9" w:rsidP="000A4BB3">
            <w:pPr>
              <w:pStyle w:val="Prrafodelista"/>
              <w:spacing w:line="240" w:lineRule="auto"/>
              <w:jc w:val="center"/>
              <w:rPr>
                <w:rStyle w:val="Textoennegrita"/>
                <w:bCs w:val="0"/>
                <w:sz w:val="22"/>
              </w:rPr>
            </w:pPr>
            <w:r>
              <w:rPr>
                <w:rStyle w:val="Textoennegrita"/>
                <w:bCs w:val="0"/>
                <w:sz w:val="22"/>
              </w:rPr>
              <w:t>Participación de la biomasa</w:t>
            </w:r>
          </w:p>
        </w:tc>
      </w:tr>
      <w:tr w:rsidR="002F1E17" w14:paraId="7BA57A5B" w14:textId="77777777" w:rsidTr="00294C7F">
        <w:trPr>
          <w:jc w:val="center"/>
        </w:trPr>
        <w:tc>
          <w:tcPr>
            <w:tcW w:w="1598" w:type="dxa"/>
            <w:vAlign w:val="center"/>
          </w:tcPr>
          <w:p w14:paraId="5654B769" w14:textId="77777777" w:rsidR="002F1E17" w:rsidRDefault="002F1E17" w:rsidP="000A4BB3">
            <w:pPr>
              <w:pStyle w:val="Prrafodelista"/>
              <w:spacing w:line="240" w:lineRule="auto"/>
              <w:jc w:val="left"/>
              <w:rPr>
                <w:rStyle w:val="Textoennegrita"/>
                <w:bCs w:val="0"/>
                <w:sz w:val="22"/>
              </w:rPr>
            </w:pPr>
            <w:r>
              <w:rPr>
                <w:rStyle w:val="Textoennegrita"/>
                <w:bCs w:val="0"/>
                <w:sz w:val="22"/>
              </w:rPr>
              <w:t>Latinoamérica</w:t>
            </w:r>
          </w:p>
        </w:tc>
        <w:tc>
          <w:tcPr>
            <w:tcW w:w="2187" w:type="dxa"/>
            <w:vAlign w:val="center"/>
          </w:tcPr>
          <w:p w14:paraId="0B0D13FC" w14:textId="77777777" w:rsidR="002F1E17" w:rsidRDefault="006113A9" w:rsidP="000A4BB3">
            <w:pPr>
              <w:pStyle w:val="Prrafodelista"/>
              <w:spacing w:line="240" w:lineRule="auto"/>
              <w:jc w:val="center"/>
              <w:rPr>
                <w:rStyle w:val="Textoennegrita"/>
                <w:bCs w:val="0"/>
                <w:sz w:val="22"/>
              </w:rPr>
            </w:pPr>
            <w:r>
              <w:rPr>
                <w:rStyle w:val="Textoennegrita"/>
                <w:bCs w:val="0"/>
                <w:sz w:val="22"/>
              </w:rPr>
              <w:t>28,9 (140)</w:t>
            </w:r>
          </w:p>
        </w:tc>
        <w:tc>
          <w:tcPr>
            <w:tcW w:w="4191" w:type="dxa"/>
            <w:vAlign w:val="center"/>
          </w:tcPr>
          <w:p w14:paraId="0FC4600D" w14:textId="77777777" w:rsidR="002F1E17" w:rsidRDefault="006113A9" w:rsidP="000A4BB3">
            <w:pPr>
              <w:pStyle w:val="Prrafodelista"/>
              <w:spacing w:line="240" w:lineRule="auto"/>
              <w:jc w:val="center"/>
              <w:rPr>
                <w:rStyle w:val="Textoennegrita"/>
                <w:bCs w:val="0"/>
                <w:sz w:val="22"/>
              </w:rPr>
            </w:pPr>
            <w:r>
              <w:rPr>
                <w:rStyle w:val="Textoennegrita"/>
                <w:bCs w:val="0"/>
                <w:sz w:val="22"/>
              </w:rPr>
              <w:t>62,4 (87,4)</w:t>
            </w:r>
          </w:p>
        </w:tc>
      </w:tr>
      <w:tr w:rsidR="002F1E17" w14:paraId="3C107709" w14:textId="77777777" w:rsidTr="00294C7F">
        <w:trPr>
          <w:jc w:val="center"/>
        </w:trPr>
        <w:tc>
          <w:tcPr>
            <w:tcW w:w="1598" w:type="dxa"/>
            <w:vAlign w:val="center"/>
          </w:tcPr>
          <w:p w14:paraId="1653F8A3" w14:textId="77777777" w:rsidR="002F1E17" w:rsidRDefault="002F1E17" w:rsidP="000A4BB3">
            <w:pPr>
              <w:pStyle w:val="Prrafodelista"/>
              <w:spacing w:line="240" w:lineRule="auto"/>
              <w:jc w:val="left"/>
              <w:rPr>
                <w:rStyle w:val="Textoennegrita"/>
                <w:bCs w:val="0"/>
                <w:sz w:val="22"/>
              </w:rPr>
            </w:pPr>
            <w:r>
              <w:rPr>
                <w:rStyle w:val="Textoennegrita"/>
                <w:bCs w:val="0"/>
                <w:sz w:val="22"/>
              </w:rPr>
              <w:t>Colombia</w:t>
            </w:r>
          </w:p>
        </w:tc>
        <w:tc>
          <w:tcPr>
            <w:tcW w:w="2187" w:type="dxa"/>
            <w:vAlign w:val="center"/>
          </w:tcPr>
          <w:p w14:paraId="2E763732" w14:textId="77777777" w:rsidR="002F1E17" w:rsidRDefault="006113A9" w:rsidP="000A4BB3">
            <w:pPr>
              <w:pStyle w:val="Prrafodelista"/>
              <w:spacing w:line="240" w:lineRule="auto"/>
              <w:jc w:val="center"/>
              <w:rPr>
                <w:rStyle w:val="Textoennegrita"/>
                <w:bCs w:val="0"/>
                <w:sz w:val="22"/>
              </w:rPr>
            </w:pPr>
            <w:r>
              <w:rPr>
                <w:rStyle w:val="Textoennegrita"/>
                <w:bCs w:val="0"/>
                <w:sz w:val="22"/>
              </w:rPr>
              <w:t>27,7 (7,6)</w:t>
            </w:r>
          </w:p>
        </w:tc>
        <w:tc>
          <w:tcPr>
            <w:tcW w:w="4191" w:type="dxa"/>
            <w:vAlign w:val="center"/>
          </w:tcPr>
          <w:p w14:paraId="08303290" w14:textId="77777777" w:rsidR="002F1E17" w:rsidRDefault="006113A9" w:rsidP="000A4BB3">
            <w:pPr>
              <w:pStyle w:val="Prrafodelista"/>
              <w:spacing w:line="240" w:lineRule="auto"/>
              <w:jc w:val="center"/>
              <w:rPr>
                <w:rStyle w:val="Textoennegrita"/>
                <w:bCs w:val="0"/>
                <w:sz w:val="22"/>
              </w:rPr>
            </w:pPr>
            <w:r>
              <w:rPr>
                <w:rStyle w:val="Textoennegrita"/>
                <w:bCs w:val="0"/>
                <w:sz w:val="22"/>
              </w:rPr>
              <w:t>54,4 (4,1)</w:t>
            </w:r>
          </w:p>
        </w:tc>
      </w:tr>
      <w:tr w:rsidR="002F1E17" w14:paraId="25C45E72" w14:textId="77777777" w:rsidTr="00294C7F">
        <w:trPr>
          <w:jc w:val="center"/>
        </w:trPr>
        <w:tc>
          <w:tcPr>
            <w:tcW w:w="1598" w:type="dxa"/>
            <w:vAlign w:val="center"/>
          </w:tcPr>
          <w:p w14:paraId="5EB35B00" w14:textId="77777777" w:rsidR="002F1E17" w:rsidRDefault="002F1E17" w:rsidP="000A4BB3">
            <w:pPr>
              <w:pStyle w:val="Prrafodelista"/>
              <w:spacing w:line="240" w:lineRule="auto"/>
              <w:jc w:val="left"/>
              <w:rPr>
                <w:rStyle w:val="Textoennegrita"/>
                <w:bCs w:val="0"/>
                <w:sz w:val="22"/>
              </w:rPr>
            </w:pPr>
            <w:r>
              <w:rPr>
                <w:rStyle w:val="Textoennegrita"/>
                <w:bCs w:val="0"/>
                <w:sz w:val="22"/>
              </w:rPr>
              <w:t>Alemania</w:t>
            </w:r>
          </w:p>
        </w:tc>
        <w:tc>
          <w:tcPr>
            <w:tcW w:w="2187" w:type="dxa"/>
            <w:vAlign w:val="center"/>
          </w:tcPr>
          <w:p w14:paraId="21B6FAD3" w14:textId="77777777" w:rsidR="002F1E17" w:rsidRDefault="006113A9" w:rsidP="000A4BB3">
            <w:pPr>
              <w:pStyle w:val="Prrafodelista"/>
              <w:spacing w:line="240" w:lineRule="auto"/>
              <w:jc w:val="center"/>
              <w:rPr>
                <w:rStyle w:val="Textoennegrita"/>
                <w:bCs w:val="0"/>
                <w:sz w:val="22"/>
              </w:rPr>
            </w:pPr>
            <w:r>
              <w:rPr>
                <w:rStyle w:val="Textoennegrita"/>
                <w:bCs w:val="0"/>
                <w:sz w:val="22"/>
              </w:rPr>
              <w:t>3,8 (13,2)</w:t>
            </w:r>
          </w:p>
        </w:tc>
        <w:tc>
          <w:tcPr>
            <w:tcW w:w="4191" w:type="dxa"/>
            <w:vAlign w:val="center"/>
          </w:tcPr>
          <w:p w14:paraId="03C132BE" w14:textId="77777777" w:rsidR="002F1E17" w:rsidRDefault="006113A9" w:rsidP="000A4BB3">
            <w:pPr>
              <w:pStyle w:val="Prrafodelista"/>
              <w:spacing w:line="240" w:lineRule="auto"/>
              <w:jc w:val="center"/>
              <w:rPr>
                <w:rStyle w:val="Textoennegrita"/>
                <w:bCs w:val="0"/>
                <w:sz w:val="22"/>
              </w:rPr>
            </w:pPr>
            <w:r>
              <w:rPr>
                <w:rStyle w:val="Textoennegrita"/>
                <w:bCs w:val="0"/>
                <w:sz w:val="22"/>
              </w:rPr>
              <w:t>65,8 (8,7)</w:t>
            </w:r>
          </w:p>
        </w:tc>
      </w:tr>
      <w:tr w:rsidR="002F1E17" w14:paraId="43087A2F" w14:textId="77777777" w:rsidTr="00294C7F">
        <w:trPr>
          <w:jc w:val="center"/>
        </w:trPr>
        <w:tc>
          <w:tcPr>
            <w:tcW w:w="1598" w:type="dxa"/>
            <w:vAlign w:val="center"/>
          </w:tcPr>
          <w:p w14:paraId="7967F076" w14:textId="77777777" w:rsidR="002F1E17" w:rsidRDefault="002F1E17" w:rsidP="000A4BB3">
            <w:pPr>
              <w:pStyle w:val="Prrafodelista"/>
              <w:spacing w:line="240" w:lineRule="auto"/>
              <w:jc w:val="left"/>
              <w:rPr>
                <w:rStyle w:val="Textoennegrita"/>
                <w:bCs w:val="0"/>
                <w:sz w:val="22"/>
              </w:rPr>
            </w:pPr>
            <w:r>
              <w:rPr>
                <w:rStyle w:val="Textoennegrita"/>
                <w:bCs w:val="0"/>
                <w:sz w:val="22"/>
              </w:rPr>
              <w:t>Mundial</w:t>
            </w:r>
          </w:p>
        </w:tc>
        <w:tc>
          <w:tcPr>
            <w:tcW w:w="2187" w:type="dxa"/>
            <w:vAlign w:val="center"/>
          </w:tcPr>
          <w:p w14:paraId="2380CFC9" w14:textId="77777777" w:rsidR="002F1E17" w:rsidRDefault="006113A9" w:rsidP="000A4BB3">
            <w:pPr>
              <w:pStyle w:val="Prrafodelista"/>
              <w:spacing w:line="240" w:lineRule="auto"/>
              <w:jc w:val="center"/>
              <w:rPr>
                <w:rStyle w:val="Textoennegrita"/>
                <w:bCs w:val="0"/>
                <w:sz w:val="22"/>
              </w:rPr>
            </w:pPr>
            <w:r>
              <w:rPr>
                <w:rStyle w:val="Textoennegrita"/>
                <w:bCs w:val="0"/>
                <w:sz w:val="22"/>
              </w:rPr>
              <w:t>13,1 (1401,0)</w:t>
            </w:r>
          </w:p>
        </w:tc>
        <w:tc>
          <w:tcPr>
            <w:tcW w:w="4191" w:type="dxa"/>
            <w:vAlign w:val="center"/>
          </w:tcPr>
          <w:p w14:paraId="1FB021AC" w14:textId="77777777" w:rsidR="002F1E17" w:rsidRDefault="006113A9" w:rsidP="000A4BB3">
            <w:pPr>
              <w:pStyle w:val="Prrafodelista"/>
              <w:spacing w:line="240" w:lineRule="auto"/>
              <w:jc w:val="center"/>
              <w:rPr>
                <w:rStyle w:val="Textoennegrita"/>
                <w:bCs w:val="0"/>
                <w:sz w:val="22"/>
              </w:rPr>
            </w:pPr>
            <w:r>
              <w:rPr>
                <w:rStyle w:val="Textoennegrita"/>
                <w:bCs w:val="0"/>
                <w:sz w:val="22"/>
              </w:rPr>
              <w:t>79,4 (1114,8)</w:t>
            </w:r>
          </w:p>
        </w:tc>
      </w:tr>
    </w:tbl>
    <w:p w14:paraId="3744277B" w14:textId="77777777" w:rsidR="004B32B8" w:rsidRPr="006113A9" w:rsidRDefault="006113A9" w:rsidP="000A4BB3">
      <w:pPr>
        <w:pStyle w:val="Prrafodelista"/>
        <w:spacing w:line="240" w:lineRule="auto"/>
        <w:ind w:left="708"/>
        <w:rPr>
          <w:rStyle w:val="Textoennegrita"/>
          <w:bCs w:val="0"/>
          <w:sz w:val="22"/>
        </w:rPr>
      </w:pPr>
      <w:r>
        <w:rPr>
          <w:rStyle w:val="Textoennegrita"/>
          <w:bCs w:val="0"/>
          <w:sz w:val="22"/>
          <w:vertAlign w:val="superscript"/>
        </w:rPr>
        <w:t>1</w:t>
      </w:r>
      <w:r>
        <w:rPr>
          <w:rStyle w:val="Textoennegrita"/>
          <w:bCs w:val="0"/>
          <w:sz w:val="22"/>
        </w:rPr>
        <w:t xml:space="preserve"> 1 kg </w:t>
      </w:r>
      <w:proofErr w:type="spellStart"/>
      <w:r>
        <w:rPr>
          <w:rStyle w:val="Textoennegrita"/>
          <w:bCs w:val="0"/>
          <w:sz w:val="22"/>
        </w:rPr>
        <w:t>oe</w:t>
      </w:r>
      <w:proofErr w:type="spellEnd"/>
      <w:r>
        <w:rPr>
          <w:rStyle w:val="Textoennegrita"/>
          <w:rFonts w:ascii="Cambria Math" w:hAnsi="Cambria Math"/>
          <w:bCs w:val="0"/>
          <w:sz w:val="22"/>
        </w:rPr>
        <w:t>=</w:t>
      </w:r>
      <w:r>
        <w:rPr>
          <w:rStyle w:val="Textoennegrita"/>
          <w:bCs w:val="0"/>
          <w:sz w:val="22"/>
        </w:rPr>
        <w:t>10000 kcal</w:t>
      </w:r>
      <w:r>
        <w:rPr>
          <w:rStyle w:val="Textoennegrita"/>
          <w:rFonts w:ascii="Cambria Math" w:hAnsi="Cambria Math"/>
          <w:bCs w:val="0"/>
          <w:sz w:val="22"/>
        </w:rPr>
        <w:t>=</w:t>
      </w:r>
      <w:r w:rsidRPr="006113A9">
        <w:rPr>
          <w:rStyle w:val="Textoennegrita"/>
          <w:bCs w:val="0"/>
          <w:sz w:val="22"/>
        </w:rPr>
        <w:t>41,868 MJ</w:t>
      </w:r>
      <w:r>
        <w:rPr>
          <w:rStyle w:val="Textoennegrita"/>
          <w:rFonts w:ascii="Cambria Math" w:hAnsi="Cambria Math"/>
          <w:bCs w:val="0"/>
          <w:sz w:val="22"/>
        </w:rPr>
        <w:t xml:space="preserve"> </w:t>
      </w:r>
      <w:r>
        <w:rPr>
          <w:rStyle w:val="Textoennegrita"/>
          <w:bCs w:val="0"/>
          <w:sz w:val="22"/>
        </w:rPr>
        <w:t xml:space="preserve">  </w:t>
      </w:r>
    </w:p>
    <w:p w14:paraId="4CAB5B52" w14:textId="77777777" w:rsidR="006113A9" w:rsidRDefault="006113A9" w:rsidP="000A4BB3">
      <w:pPr>
        <w:pStyle w:val="Prrafodelista"/>
        <w:spacing w:line="240" w:lineRule="auto"/>
        <w:rPr>
          <w:rStyle w:val="Textoennegrita"/>
          <w:bCs w:val="0"/>
          <w:sz w:val="22"/>
        </w:rPr>
      </w:pPr>
    </w:p>
    <w:p w14:paraId="64DB371F" w14:textId="77777777" w:rsidR="004B32B8" w:rsidRPr="00C12DBC" w:rsidRDefault="00330211" w:rsidP="000A4BB3">
      <w:pPr>
        <w:pStyle w:val="Prrafodelista"/>
        <w:spacing w:line="240" w:lineRule="auto"/>
        <w:rPr>
          <w:rStyle w:val="Textoennegrita"/>
          <w:bCs w:val="0"/>
          <w:sz w:val="22"/>
        </w:rPr>
      </w:pPr>
      <w:r w:rsidRPr="00C12DBC">
        <w:rPr>
          <w:rStyle w:val="Textoennegrita"/>
          <w:bCs w:val="0"/>
          <w:sz w:val="22"/>
        </w:rPr>
        <w:lastRenderedPageBreak/>
        <w:t>NOTA: en el caso en que el contenido de la tabla o cuadro sea muy extenso, se puede</w:t>
      </w:r>
      <w:r w:rsidR="009269EA" w:rsidRPr="00C12DBC">
        <w:rPr>
          <w:rStyle w:val="Textoennegrita"/>
          <w:bCs w:val="0"/>
          <w:sz w:val="22"/>
        </w:rPr>
        <w:t xml:space="preserve"> cambiar el tamaño de la letra, siempre y cuando ésta sea visible por el lector.</w:t>
      </w:r>
    </w:p>
    <w:p w14:paraId="48DE9466" w14:textId="77777777" w:rsidR="00203DCA" w:rsidRPr="00B1019D" w:rsidRDefault="00203DCA" w:rsidP="000A4BB3">
      <w:pPr>
        <w:pStyle w:val="Ttulo3"/>
      </w:pPr>
      <w:bookmarkStart w:id="64" w:name="_Toc42252790"/>
      <w:r>
        <w:t>Consideraciones adicionales para el manejo de figuras</w:t>
      </w:r>
      <w:r w:rsidR="00CB2609">
        <w:t xml:space="preserve"> y tablas</w:t>
      </w:r>
      <w:bookmarkEnd w:id="64"/>
    </w:p>
    <w:p w14:paraId="1DEFFBBA" w14:textId="77777777" w:rsidR="00743F2F" w:rsidRPr="00C12DBC" w:rsidRDefault="00743F2F" w:rsidP="000A4BB3">
      <w:pPr>
        <w:pStyle w:val="Prrafodelista"/>
        <w:spacing w:line="240" w:lineRule="auto"/>
        <w:rPr>
          <w:rStyle w:val="Textoennegrita"/>
          <w:bCs w:val="0"/>
          <w:sz w:val="22"/>
        </w:rPr>
      </w:pPr>
      <w:r w:rsidRPr="00C12DBC">
        <w:rPr>
          <w:rStyle w:val="Textoennegrita"/>
          <w:bCs w:val="0"/>
          <w:sz w:val="22"/>
        </w:rPr>
        <w:t>Cuando una tabla</w:t>
      </w:r>
      <w:r w:rsidR="00E30291">
        <w:rPr>
          <w:rStyle w:val="Textoennegrita"/>
          <w:bCs w:val="0"/>
          <w:sz w:val="22"/>
        </w:rPr>
        <w:t xml:space="preserve"> o</w:t>
      </w:r>
      <w:r w:rsidRPr="00C12DBC">
        <w:rPr>
          <w:rStyle w:val="Textoennegrita"/>
          <w:bCs w:val="0"/>
          <w:sz w:val="22"/>
        </w:rPr>
        <w:t xml:space="preserve"> cuadro ocupa más de una página, se debe repetir su identificación numérica, seguida por la palabra continuación, con mayúscula inicial, entre paréntesis, como el siguiente ejemplo.</w:t>
      </w:r>
    </w:p>
    <w:p w14:paraId="1A98CCEA" w14:textId="77777777" w:rsidR="00743F2F" w:rsidRPr="00C12DBC" w:rsidRDefault="00743F2F" w:rsidP="000A4BB3">
      <w:pPr>
        <w:pStyle w:val="Prrafodelista"/>
        <w:spacing w:line="240" w:lineRule="auto"/>
        <w:rPr>
          <w:rStyle w:val="Textoennegrita"/>
          <w:bCs w:val="0"/>
          <w:sz w:val="22"/>
        </w:rPr>
      </w:pPr>
    </w:p>
    <w:p w14:paraId="72F9E547" w14:textId="77777777" w:rsidR="00743F2F" w:rsidRPr="00C12DBC" w:rsidRDefault="00743F2F" w:rsidP="000A4BB3">
      <w:pPr>
        <w:pStyle w:val="Prrafodelista"/>
        <w:spacing w:line="240" w:lineRule="auto"/>
        <w:rPr>
          <w:rStyle w:val="Textoennegrita"/>
          <w:bCs w:val="0"/>
          <w:sz w:val="22"/>
        </w:rPr>
      </w:pPr>
      <w:r w:rsidRPr="000C2379">
        <w:rPr>
          <w:rStyle w:val="Textoennegrita"/>
          <w:b/>
          <w:bCs w:val="0"/>
          <w:sz w:val="22"/>
        </w:rPr>
        <w:t>Tabla 1</w:t>
      </w:r>
      <w:r w:rsidR="00BC4B34">
        <w:rPr>
          <w:rStyle w:val="Textoennegrita"/>
          <w:b/>
          <w:bCs w:val="0"/>
          <w:sz w:val="22"/>
        </w:rPr>
        <w:t>-</w:t>
      </w:r>
      <w:r w:rsidRPr="000C2379">
        <w:rPr>
          <w:rStyle w:val="Textoennegrita"/>
          <w:b/>
          <w:bCs w:val="0"/>
          <w:sz w:val="22"/>
        </w:rPr>
        <w:t>1:</w:t>
      </w:r>
      <w:r w:rsidRPr="00C12DBC">
        <w:rPr>
          <w:rStyle w:val="Textoennegrita"/>
          <w:bCs w:val="0"/>
          <w:sz w:val="22"/>
        </w:rPr>
        <w:t xml:space="preserve"> </w:t>
      </w:r>
      <w:r w:rsidR="000C2379">
        <w:rPr>
          <w:rStyle w:val="Textoennegrita"/>
          <w:bCs w:val="0"/>
          <w:sz w:val="22"/>
        </w:rPr>
        <w:tab/>
      </w:r>
      <w:r w:rsidRPr="00C12DBC">
        <w:rPr>
          <w:rStyle w:val="Textoennegrita"/>
          <w:bCs w:val="0"/>
          <w:sz w:val="22"/>
        </w:rPr>
        <w:t>(Continuación)</w:t>
      </w:r>
    </w:p>
    <w:p w14:paraId="77DDBE70" w14:textId="77777777" w:rsidR="00743F2F" w:rsidRPr="00C12DBC" w:rsidRDefault="00743F2F" w:rsidP="000A4BB3">
      <w:pPr>
        <w:pStyle w:val="Prrafodelista"/>
        <w:spacing w:line="240" w:lineRule="auto"/>
        <w:rPr>
          <w:rStyle w:val="Textoennegrita"/>
          <w:bCs w:val="0"/>
          <w:sz w:val="22"/>
        </w:rPr>
      </w:pPr>
    </w:p>
    <w:p w14:paraId="10DFD364" w14:textId="77777777" w:rsidR="00743F2F" w:rsidRPr="00C12DBC" w:rsidRDefault="000D28EF" w:rsidP="000A4BB3">
      <w:pPr>
        <w:pStyle w:val="Prrafodelista"/>
        <w:spacing w:line="240" w:lineRule="auto"/>
        <w:rPr>
          <w:rStyle w:val="Textoennegrita"/>
          <w:bCs w:val="0"/>
          <w:sz w:val="22"/>
        </w:rPr>
      </w:pPr>
      <w:r>
        <w:rPr>
          <w:rStyle w:val="Textoennegrita"/>
          <w:bCs w:val="0"/>
          <w:sz w:val="22"/>
        </w:rPr>
        <w:t>Adicionalmente l</w:t>
      </w:r>
      <w:r w:rsidR="00743F2F" w:rsidRPr="00C12DBC">
        <w:rPr>
          <w:rStyle w:val="Textoennegrita"/>
          <w:bCs w:val="0"/>
          <w:sz w:val="22"/>
        </w:rPr>
        <w:t>os encabezados de las columnas se deben repetir en todas las p</w:t>
      </w:r>
      <w:r w:rsidR="00865AB9">
        <w:rPr>
          <w:rStyle w:val="Textoennegrita"/>
          <w:bCs w:val="0"/>
          <w:sz w:val="22"/>
        </w:rPr>
        <w:t>áginas después de la primera.</w:t>
      </w:r>
    </w:p>
    <w:p w14:paraId="75BD4AD0" w14:textId="77777777" w:rsidR="00743F2F" w:rsidRPr="00B1019D" w:rsidRDefault="00743F2F" w:rsidP="000A4BB3">
      <w:pPr>
        <w:pStyle w:val="Ttulo4"/>
      </w:pPr>
      <w:bookmarkStart w:id="65" w:name="_Toc42252791"/>
      <w:r>
        <w:t>Ejemplo de presentación y citación de ecuaciones</w:t>
      </w:r>
      <w:bookmarkEnd w:id="65"/>
    </w:p>
    <w:p w14:paraId="79EC0332" w14:textId="1DFB6314" w:rsidR="00DA6E89" w:rsidRDefault="000D28EF" w:rsidP="000A4BB3">
      <w:pPr>
        <w:pStyle w:val="Prrafodelista"/>
        <w:spacing w:line="240" w:lineRule="auto"/>
      </w:pPr>
      <w:r w:rsidRPr="00DA6E89">
        <w:rPr>
          <w:rStyle w:val="Textoennegrita"/>
          <w:bCs w:val="0"/>
          <w:sz w:val="22"/>
        </w:rPr>
        <w:t>Un ejemplo para la presentación y citación de ecuaciones, se presenta a continuación:</w:t>
      </w:r>
      <w:r w:rsidR="008F01CE">
        <w:rPr>
          <w:rStyle w:val="Textoennegrita"/>
          <w:bCs w:val="0"/>
          <w:sz w:val="22"/>
        </w:rPr>
        <w:t xml:space="preserve"> </w:t>
      </w:r>
      <w:r w:rsidR="00E30291">
        <w:rPr>
          <w:rStyle w:val="Textoennegrita"/>
          <w:bCs w:val="0"/>
          <w:sz w:val="22"/>
        </w:rPr>
        <w:t xml:space="preserve">… </w:t>
      </w:r>
      <w:r w:rsidR="008F01CE">
        <w:rPr>
          <w:rStyle w:val="Textoennegrita"/>
          <w:bCs w:val="0"/>
          <w:sz w:val="22"/>
        </w:rPr>
        <w:t>d</w:t>
      </w:r>
      <w:r w:rsidR="00DA6E89" w:rsidRPr="00DA6E89">
        <w:t>e esta forma, el punto de partida</w:t>
      </w:r>
      <w:r w:rsidR="00DA6E89">
        <w:t xml:space="preserve"> </w:t>
      </w:r>
      <w:r w:rsidR="00DA6E89" w:rsidRPr="00DA6E89">
        <w:t>es una ecuaci</w:t>
      </w:r>
      <w:r w:rsidR="00DA6E89">
        <w:t>ó</w:t>
      </w:r>
      <w:r w:rsidR="00DA6E89" w:rsidRPr="00DA6E89">
        <w:t>n de velocidad, independiente de los cambios a nivel interno del carbonizado</w:t>
      </w:r>
      <w:r w:rsidR="00DA6E89">
        <w:t xml:space="preserve"> </w:t>
      </w:r>
      <w:r w:rsidR="00DA6E89" w:rsidRPr="00DA6E89">
        <w:t>que afectan la reacci</w:t>
      </w:r>
      <w:r w:rsidR="00DA6E89">
        <w:t>ó</w:t>
      </w:r>
      <w:r w:rsidR="00DA6E89" w:rsidRPr="00DA6E89">
        <w:t>n, constituida por dos t</w:t>
      </w:r>
      <w:r w:rsidR="00DA6E89">
        <w:t>é</w:t>
      </w:r>
      <w:r w:rsidR="00DA6E89" w:rsidRPr="00DA6E89">
        <w:t>rminos dependientes de la temperatura de</w:t>
      </w:r>
      <w:r w:rsidR="00DA6E89">
        <w:t xml:space="preserve"> </w:t>
      </w:r>
      <w:r w:rsidR="00DA6E89" w:rsidRPr="00DA6E89">
        <w:t>gasi</w:t>
      </w:r>
      <w:r w:rsidR="00DA6E89">
        <w:t>fi</w:t>
      </w:r>
      <w:r w:rsidR="00DA6E89" w:rsidRPr="00DA6E89">
        <w:t>caci</w:t>
      </w:r>
      <w:r w:rsidR="00DA6E89">
        <w:t>ó</w:t>
      </w:r>
      <w:r w:rsidR="00DA6E89" w:rsidRPr="00DA6E89">
        <w:t xml:space="preserve">n y del medio </w:t>
      </w:r>
      <w:proofErr w:type="spellStart"/>
      <w:r w:rsidR="00DA6E89" w:rsidRPr="00DA6E89">
        <w:t>gasi</w:t>
      </w:r>
      <w:r w:rsidR="00DA6E89">
        <w:t>fi</w:t>
      </w:r>
      <w:r w:rsidR="00DA6E89" w:rsidRPr="00DA6E89">
        <w:t>cante</w:t>
      </w:r>
      <w:proofErr w:type="spellEnd"/>
      <w:r w:rsidR="00DA6E89" w:rsidRPr="00DA6E89">
        <w:t>, respectivamente, y a su vez independientes entre s</w:t>
      </w:r>
      <w:r w:rsidR="00DA6E89">
        <w:t>í</w:t>
      </w:r>
      <w:r w:rsidR="00DA6E89" w:rsidRPr="00DA6E89">
        <w:t xml:space="preserve"> (ver</w:t>
      </w:r>
      <w:r w:rsidR="00F66D64">
        <w:t xml:space="preserve"> Ecuación</w:t>
      </w:r>
      <w:r w:rsidR="00F85BDC">
        <w:t xml:space="preserve"> </w:t>
      </w:r>
      <w:r w:rsidR="001A3466">
        <w:fldChar w:fldCharType="begin"/>
      </w:r>
      <w:r w:rsidR="00F85BDC">
        <w:instrText xml:space="preserve"> REF _Ref268794435 \h </w:instrText>
      </w:r>
      <w:r w:rsidR="000A4BB3">
        <w:instrText xml:space="preserve"> \* MERGEFORMAT </w:instrText>
      </w:r>
      <w:r w:rsidR="001A3466">
        <w:fldChar w:fldCharType="separate"/>
      </w:r>
      <w:r w:rsidR="00295D6F" w:rsidRPr="00E30291">
        <w:rPr>
          <w:rStyle w:val="Textoennegrita"/>
          <w:sz w:val="22"/>
          <w:szCs w:val="22"/>
        </w:rPr>
        <w:t>(</w:t>
      </w:r>
      <w:r w:rsidR="00295D6F">
        <w:rPr>
          <w:rStyle w:val="Textoennegrita"/>
          <w:noProof/>
          <w:sz w:val="22"/>
          <w:szCs w:val="22"/>
        </w:rPr>
        <w:t>2</w:t>
      </w:r>
      <w:r w:rsidR="00295D6F" w:rsidRPr="00E30291">
        <w:rPr>
          <w:rStyle w:val="Textoennegrita"/>
          <w:sz w:val="22"/>
          <w:szCs w:val="22"/>
        </w:rPr>
        <w:t>.</w:t>
      </w:r>
      <w:r w:rsidR="00295D6F">
        <w:rPr>
          <w:rStyle w:val="Textoennegrita"/>
          <w:noProof/>
          <w:sz w:val="22"/>
          <w:szCs w:val="22"/>
        </w:rPr>
        <w:t>1</w:t>
      </w:r>
      <w:r w:rsidR="00295D6F" w:rsidRPr="00E30291">
        <w:rPr>
          <w:rStyle w:val="Textoennegrita"/>
          <w:sz w:val="22"/>
          <w:szCs w:val="22"/>
        </w:rPr>
        <w:t>)</w:t>
      </w:r>
      <w:r w:rsidR="001A3466">
        <w:fldChar w:fldCharType="end"/>
      </w:r>
      <w:r w:rsidR="00DA6E89" w:rsidRPr="00DA6E89">
        <w:t>).</w:t>
      </w:r>
    </w:p>
    <w:p w14:paraId="6E439C42" w14:textId="77777777" w:rsidR="00DA6E89" w:rsidRPr="00F66D64" w:rsidRDefault="00DA6E89" w:rsidP="000A4BB3">
      <w:pPr>
        <w:pStyle w:val="Prrafodelista"/>
        <w:spacing w:line="240" w:lineRule="auto"/>
      </w:pPr>
    </w:p>
    <w:p w14:paraId="32CE7D00" w14:textId="781134F7" w:rsidR="00C568A9" w:rsidRPr="00F85BDC" w:rsidRDefault="00923D8D" w:rsidP="00ED602A">
      <w:pPr>
        <w:pStyle w:val="Prrafodelista"/>
        <w:spacing w:line="240" w:lineRule="auto"/>
        <w:jc w:val="center"/>
        <w:rPr>
          <w:bCs/>
          <w:sz w:val="24"/>
        </w:rPr>
      </w:pPr>
      <w:bookmarkStart w:id="66" w:name="_Ref256691963"/>
      <w:bookmarkStart w:id="67" w:name="_Ref268711593"/>
      <m:oMath>
        <m:r>
          <m:rPr>
            <m:sty m:val="p"/>
          </m:rPr>
          <w:rPr>
            <w:rStyle w:val="Textoennegrita"/>
            <w:rFonts w:ascii="Cambria Math" w:hAnsi="Cambria Math"/>
          </w:rPr>
          <m:t>-</m:t>
        </m:r>
        <m:r>
          <w:rPr>
            <w:rStyle w:val="Textoennegrita"/>
            <w:rFonts w:ascii="Cambria Math" w:hAnsi="Cambria Math"/>
          </w:rPr>
          <m:t>r</m:t>
        </m:r>
        <m:r>
          <m:rPr>
            <m:sty m:val="p"/>
          </m:rPr>
          <w:rPr>
            <w:rStyle w:val="Textoennegrita"/>
            <w:rFonts w:ascii="Cambria Math" w:hAnsi="Cambria Math"/>
          </w:rPr>
          <m:t>=-</m:t>
        </m:r>
        <m:f>
          <m:fPr>
            <m:ctrlPr>
              <w:rPr>
                <w:rStyle w:val="Textoennegrita"/>
                <w:rFonts w:ascii="Cambria Math" w:hAnsi="Cambria Math"/>
                <w:b/>
                <w:bCs w:val="0"/>
              </w:rPr>
            </m:ctrlPr>
          </m:fPr>
          <m:num>
            <m:r>
              <w:rPr>
                <w:rStyle w:val="Textoennegrita"/>
                <w:rFonts w:ascii="Cambria Math" w:hAnsi="Cambria Math"/>
              </w:rPr>
              <m:t>d</m:t>
            </m:r>
            <m:sSub>
              <m:sSubPr>
                <m:ctrlPr>
                  <w:rPr>
                    <w:rStyle w:val="Textoennegrita"/>
                    <w:rFonts w:ascii="Cambria Math" w:hAnsi="Cambria Math"/>
                    <w:b/>
                    <w:bCs w:val="0"/>
                  </w:rPr>
                </m:ctrlPr>
              </m:sSubPr>
              <m:e>
                <m:r>
                  <w:rPr>
                    <w:rStyle w:val="Textoennegrita"/>
                    <w:rFonts w:ascii="Cambria Math" w:hAnsi="Cambria Math"/>
                  </w:rPr>
                  <m:t>W</m:t>
                </m:r>
              </m:e>
              <m:sub>
                <m:r>
                  <w:rPr>
                    <w:rStyle w:val="Textoennegrita"/>
                    <w:rFonts w:ascii="Cambria Math" w:hAnsi="Cambria Math"/>
                  </w:rPr>
                  <m:t>C</m:t>
                </m:r>
              </m:sub>
            </m:sSub>
            <m:r>
              <m:rPr>
                <m:sty m:val="p"/>
              </m:rPr>
              <w:rPr>
                <w:rStyle w:val="Textoennegrita"/>
                <w:rFonts w:ascii="Cambria Math" w:hAnsi="Cambria Math"/>
              </w:rPr>
              <m:t>/</m:t>
            </m:r>
            <m:r>
              <w:rPr>
                <w:rStyle w:val="Textoennegrita"/>
                <w:rFonts w:ascii="Cambria Math" w:hAnsi="Cambria Math"/>
              </w:rPr>
              <m:t>dt</m:t>
            </m:r>
          </m:num>
          <m:den>
            <m:sSub>
              <m:sSubPr>
                <m:ctrlPr>
                  <w:rPr>
                    <w:rStyle w:val="Textoennegrita"/>
                    <w:rFonts w:ascii="Cambria Math" w:hAnsi="Cambria Math"/>
                    <w:b/>
                    <w:bCs w:val="0"/>
                  </w:rPr>
                </m:ctrlPr>
              </m:sSubPr>
              <m:e>
                <m:r>
                  <w:rPr>
                    <w:rStyle w:val="Textoennegrita"/>
                    <w:rFonts w:ascii="Cambria Math" w:hAnsi="Cambria Math"/>
                  </w:rPr>
                  <m:t>W</m:t>
                </m:r>
              </m:e>
              <m:sub>
                <m:r>
                  <w:rPr>
                    <w:rStyle w:val="Textoennegrita"/>
                    <w:rFonts w:ascii="Cambria Math" w:hAnsi="Cambria Math"/>
                  </w:rPr>
                  <m:t>C</m:t>
                </m:r>
              </m:sub>
            </m:sSub>
          </m:den>
        </m:f>
        <m:r>
          <m:rPr>
            <m:sty m:val="p"/>
          </m:rPr>
          <w:rPr>
            <w:rStyle w:val="Textoennegrita"/>
            <w:rFonts w:ascii="Cambria Math" w:hAnsi="Cambria Math"/>
          </w:rPr>
          <m:t>=</m:t>
        </m:r>
        <m:r>
          <w:rPr>
            <w:rStyle w:val="Textoennegrita"/>
            <w:rFonts w:ascii="Cambria Math" w:hAnsi="Cambria Math"/>
          </w:rPr>
          <m:t>f</m:t>
        </m:r>
        <m:d>
          <m:dPr>
            <m:ctrlPr>
              <w:rPr>
                <w:rStyle w:val="Textoennegrita"/>
                <w:rFonts w:ascii="Cambria Math" w:hAnsi="Cambria Math"/>
                <w:b/>
                <w:bCs w:val="0"/>
              </w:rPr>
            </m:ctrlPr>
          </m:dPr>
          <m:e>
            <m:sSub>
              <m:sSubPr>
                <m:ctrlPr>
                  <w:rPr>
                    <w:rStyle w:val="Textoennegrita"/>
                    <w:rFonts w:ascii="Cambria Math" w:hAnsi="Cambria Math"/>
                    <w:b/>
                    <w:bCs w:val="0"/>
                  </w:rPr>
                </m:ctrlPr>
              </m:sSubPr>
              <m:e>
                <m:r>
                  <w:rPr>
                    <w:rStyle w:val="Textoennegrita"/>
                    <w:rFonts w:ascii="Cambria Math" w:hAnsi="Cambria Math"/>
                  </w:rPr>
                  <m:t>T</m:t>
                </m:r>
              </m:e>
              <m:sub>
                <m:r>
                  <w:rPr>
                    <w:rStyle w:val="Textoennegrita"/>
                    <w:rFonts w:ascii="Cambria Math" w:hAnsi="Cambria Math"/>
                  </w:rPr>
                  <m:t>G</m:t>
                </m:r>
              </m:sub>
            </m:sSub>
          </m:e>
        </m:d>
        <m:r>
          <m:rPr>
            <m:sty m:val="p"/>
          </m:rPr>
          <w:rPr>
            <w:rStyle w:val="Textoennegrita"/>
            <w:rFonts w:ascii="Cambria Math" w:hAnsi="Cambria Math"/>
          </w:rPr>
          <m:t>.</m:t>
        </m:r>
        <m:r>
          <w:rPr>
            <w:rStyle w:val="Textoennegrita"/>
            <w:rFonts w:ascii="Cambria Math" w:hAnsi="Cambria Math"/>
          </w:rPr>
          <m:t>f</m:t>
        </m:r>
        <m:r>
          <m:rPr>
            <m:sty m:val="p"/>
          </m:rPr>
          <w:rPr>
            <w:rStyle w:val="Textoennegrita"/>
            <w:rFonts w:ascii="Cambria Math" w:hAnsi="Cambria Math"/>
          </w:rPr>
          <m:t>(</m:t>
        </m:r>
        <m:sSub>
          <m:sSubPr>
            <m:ctrlPr>
              <w:rPr>
                <w:rStyle w:val="Textoennegrita"/>
                <w:rFonts w:ascii="Cambria Math" w:hAnsi="Cambria Math"/>
                <w:b/>
                <w:bCs w:val="0"/>
              </w:rPr>
            </m:ctrlPr>
          </m:sSubPr>
          <m:e>
            <m:r>
              <w:rPr>
                <w:rStyle w:val="Textoennegrita"/>
                <w:rFonts w:ascii="Cambria Math" w:hAnsi="Cambria Math"/>
              </w:rPr>
              <m:t>C</m:t>
            </m:r>
          </m:e>
          <m:sub>
            <m:sSub>
              <m:sSubPr>
                <m:ctrlPr>
                  <w:rPr>
                    <w:rStyle w:val="Textoennegrita"/>
                    <w:rFonts w:ascii="Cambria Math" w:hAnsi="Cambria Math"/>
                    <w:b/>
                    <w:bCs w:val="0"/>
                  </w:rPr>
                </m:ctrlPr>
              </m:sSubPr>
              <m:e>
                <m:r>
                  <w:rPr>
                    <w:rStyle w:val="Textoennegrita"/>
                    <w:rFonts w:ascii="Cambria Math" w:hAnsi="Cambria Math"/>
                  </w:rPr>
                  <m:t>H</m:t>
                </m:r>
              </m:e>
              <m:sub>
                <m:r>
                  <m:rPr>
                    <m:sty m:val="p"/>
                  </m:rPr>
                  <w:rPr>
                    <w:rStyle w:val="Textoennegrita"/>
                    <w:rFonts w:ascii="Cambria Math" w:hAnsi="Cambria Math"/>
                  </w:rPr>
                  <m:t>2</m:t>
                </m:r>
              </m:sub>
            </m:sSub>
            <m:r>
              <w:rPr>
                <w:rStyle w:val="Textoennegrita"/>
                <w:rFonts w:ascii="Cambria Math" w:hAnsi="Cambria Math"/>
              </w:rPr>
              <m:t>O</m:t>
            </m:r>
          </m:sub>
        </m:sSub>
        <m:r>
          <m:rPr>
            <m:sty m:val="p"/>
          </m:rPr>
          <w:rPr>
            <w:rStyle w:val="Textoennegrita"/>
            <w:rFonts w:ascii="Cambria Math" w:hAnsi="Cambria Math"/>
          </w:rPr>
          <m:t>)</m:t>
        </m:r>
      </m:oMath>
      <w:bookmarkEnd w:id="66"/>
      <w:r w:rsidRPr="00F66D64">
        <w:rPr>
          <w:rStyle w:val="Textoennegrita"/>
          <w:b/>
        </w:rPr>
        <w:t xml:space="preserve">    </w:t>
      </w:r>
      <w:r>
        <w:rPr>
          <w:rStyle w:val="Textoennegrita"/>
          <w:b/>
        </w:rPr>
        <w:t xml:space="preserve">  </w:t>
      </w:r>
      <w:r w:rsidR="00F85BDC">
        <w:rPr>
          <w:rStyle w:val="Textoennegrita"/>
        </w:rPr>
        <w:t xml:space="preserve"> </w:t>
      </w:r>
      <w:r w:rsidR="00ED602A">
        <w:rPr>
          <w:rStyle w:val="Textoennegrita"/>
        </w:rPr>
        <w:t>(</w:t>
      </w:r>
      <w:bookmarkStart w:id="68" w:name="_Ref268794435"/>
      <w:r w:rsidR="001A3466" w:rsidRPr="00E30291">
        <w:rPr>
          <w:rStyle w:val="Textoennegrita"/>
          <w:sz w:val="22"/>
          <w:szCs w:val="22"/>
        </w:rPr>
        <w:fldChar w:fldCharType="begin"/>
      </w:r>
      <w:r w:rsidR="00F66D64" w:rsidRPr="00E30291">
        <w:rPr>
          <w:rStyle w:val="Textoennegrita"/>
          <w:sz w:val="22"/>
          <w:szCs w:val="22"/>
        </w:rPr>
        <w:instrText xml:space="preserve"> STYLEREF 1 \s </w:instrText>
      </w:r>
      <w:r w:rsidR="001A3466" w:rsidRPr="00E30291">
        <w:rPr>
          <w:rStyle w:val="Textoennegrita"/>
          <w:sz w:val="22"/>
          <w:szCs w:val="22"/>
        </w:rPr>
        <w:fldChar w:fldCharType="separate"/>
      </w:r>
      <w:r w:rsidR="00295D6F">
        <w:rPr>
          <w:rStyle w:val="Textoennegrita"/>
          <w:noProof/>
          <w:sz w:val="22"/>
          <w:szCs w:val="22"/>
        </w:rPr>
        <w:t>2</w:t>
      </w:r>
      <w:r w:rsidR="001A3466" w:rsidRPr="00E30291">
        <w:rPr>
          <w:rStyle w:val="Textoennegrita"/>
          <w:sz w:val="22"/>
          <w:szCs w:val="22"/>
        </w:rPr>
        <w:fldChar w:fldCharType="end"/>
      </w:r>
      <w:r w:rsidR="00F66D64" w:rsidRPr="00E30291">
        <w:rPr>
          <w:rStyle w:val="Textoennegrita"/>
          <w:sz w:val="22"/>
          <w:szCs w:val="22"/>
        </w:rPr>
        <w:t>.</w:t>
      </w:r>
      <w:r w:rsidR="001A3466" w:rsidRPr="00E30291">
        <w:rPr>
          <w:rStyle w:val="Textoennegrita"/>
          <w:sz w:val="22"/>
          <w:szCs w:val="22"/>
        </w:rPr>
        <w:fldChar w:fldCharType="begin"/>
      </w:r>
      <w:r w:rsidR="00F66D64" w:rsidRPr="00E30291">
        <w:rPr>
          <w:rStyle w:val="Textoennegrita"/>
          <w:sz w:val="22"/>
          <w:szCs w:val="22"/>
        </w:rPr>
        <w:instrText xml:space="preserve"> SEQ Ecuación \* ARABIC \s 1 </w:instrText>
      </w:r>
      <w:r w:rsidR="001A3466" w:rsidRPr="00E30291">
        <w:rPr>
          <w:rStyle w:val="Textoennegrita"/>
          <w:sz w:val="22"/>
          <w:szCs w:val="22"/>
        </w:rPr>
        <w:fldChar w:fldCharType="separate"/>
      </w:r>
      <w:r w:rsidR="00295D6F">
        <w:rPr>
          <w:rStyle w:val="Textoennegrita"/>
          <w:noProof/>
          <w:sz w:val="22"/>
          <w:szCs w:val="22"/>
        </w:rPr>
        <w:t>1</w:t>
      </w:r>
      <w:r w:rsidR="001A3466" w:rsidRPr="00E30291">
        <w:rPr>
          <w:rStyle w:val="Textoennegrita"/>
          <w:sz w:val="22"/>
          <w:szCs w:val="22"/>
        </w:rPr>
        <w:fldChar w:fldCharType="end"/>
      </w:r>
      <w:bookmarkEnd w:id="67"/>
      <w:r w:rsidR="00F66D64" w:rsidRPr="00E30291">
        <w:rPr>
          <w:rStyle w:val="Textoennegrita"/>
          <w:sz w:val="22"/>
          <w:szCs w:val="22"/>
        </w:rPr>
        <w:t>)</w:t>
      </w:r>
      <w:bookmarkEnd w:id="68"/>
    </w:p>
    <w:p w14:paraId="369E2791" w14:textId="77777777" w:rsidR="00E30291" w:rsidRDefault="00E30291" w:rsidP="000A4BB3">
      <w:pPr>
        <w:pStyle w:val="Prrafodelista"/>
        <w:spacing w:line="240" w:lineRule="auto"/>
      </w:pPr>
    </w:p>
    <w:p w14:paraId="6C60B2D9" w14:textId="77777777" w:rsidR="00CF4781" w:rsidRDefault="00CF4781" w:rsidP="000A4BB3">
      <w:pPr>
        <w:pStyle w:val="Prrafodelista"/>
        <w:spacing w:line="240" w:lineRule="auto"/>
      </w:pPr>
      <w:r>
        <w:t xml:space="preserve">La edición de ecuaciones </w:t>
      </w:r>
      <w:r w:rsidR="00E30291">
        <w:t xml:space="preserve">para textos editados </w:t>
      </w:r>
      <w:r>
        <w:t>en Microsoft Word</w:t>
      </w:r>
      <w:r w:rsidR="00E30291">
        <w:t xml:space="preserve">, se realiza </w:t>
      </w:r>
      <w:r>
        <w:t xml:space="preserve">a través del editor de ecuaciones disponible en el menú “Insertar” en la opción “Ecuación”. Si edición se realiza en </w:t>
      </w:r>
      <w:proofErr w:type="spellStart"/>
      <w:r>
        <w:t>LateX</w:t>
      </w:r>
      <w:proofErr w:type="spellEnd"/>
      <w:r>
        <w:t>, este programa tiene instrucciones propias para ello.</w:t>
      </w:r>
    </w:p>
    <w:p w14:paraId="54BA327B" w14:textId="77777777" w:rsidR="00CF4781" w:rsidRDefault="00CF4781" w:rsidP="000A4BB3">
      <w:pPr>
        <w:pStyle w:val="Prrafodelista"/>
        <w:spacing w:line="240" w:lineRule="auto"/>
      </w:pPr>
    </w:p>
    <w:p w14:paraId="37A58C20" w14:textId="77777777" w:rsidR="007B62A6" w:rsidRDefault="008526DA" w:rsidP="000A4BB3">
      <w:pPr>
        <w:pStyle w:val="Prrafodelista"/>
        <w:spacing w:line="240" w:lineRule="auto"/>
      </w:pPr>
      <w:r>
        <w:t>Para el manejo de cifras se debe seleccionar la norma según el área de conocimiento de la tesis</w:t>
      </w:r>
      <w:r w:rsidR="003C1077">
        <w:t xml:space="preserve"> o </w:t>
      </w:r>
      <w:r w:rsidR="0058118D">
        <w:t>trabajo de investigación</w:t>
      </w:r>
      <w:r>
        <w:t>.</w:t>
      </w:r>
    </w:p>
    <w:p w14:paraId="23CA0D93" w14:textId="77777777" w:rsidR="005A54F7" w:rsidRDefault="005A54F7" w:rsidP="000A4BB3">
      <w:pPr>
        <w:pStyle w:val="Prrafodelista"/>
        <w:spacing w:line="240" w:lineRule="auto"/>
      </w:pP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1BD18F16" w:rsidR="007B3BAF" w:rsidRDefault="00A20F26" w:rsidP="000A4BB3">
      <w:pPr>
        <w:pStyle w:val="Prrafodelista"/>
        <w:spacing w:line="240" w:lineRule="auto"/>
      </w:pPr>
      <w:bookmarkStart w:id="69" w:name="_Toc256005581"/>
      <w:bookmarkStart w:id="70" w:name="_Toc256005759"/>
      <w:bookmarkStart w:id="71" w:name="_Toc256084896"/>
      <w:bookmarkStart w:id="72" w:name="_Toc256085022"/>
      <w:bookmarkStart w:id="73" w:name="_Toc256087935"/>
      <w:bookmarkStart w:id="74" w:name="_Ref256612083"/>
      <w:bookmarkStart w:id="75" w:name="_Ref256612105"/>
      <w:r>
        <w:t xml:space="preserve">La librería LMIC fue creada para manejar los parámetros de la comunicación entre los dispositivos de medición y el servidor de IoT del cual hablaremos en el capítulo 3,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github del autor </w:t>
      </w:r>
      <w:r w:rsidR="00D824C5">
        <w:fldChar w:fldCharType="begin" w:fldLock="1"/>
      </w:r>
      <w:r w:rsidR="00D824C5">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lastRenderedPageBreak/>
        <w:drawing>
          <wp:inline distT="0" distB="0" distL="0" distR="0" wp14:anchorId="28D8F4E5" wp14:editId="2CA165BB">
            <wp:extent cx="5038725" cy="2838983"/>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2767" cy="2841260"/>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47552204" w:rsidR="00ED602A" w:rsidRDefault="00ED602A" w:rsidP="00ED602A">
      <w:pPr>
        <w:pStyle w:val="Prrafodelista"/>
        <w:spacing w:line="240" w:lineRule="auto"/>
        <w:jc w:val="center"/>
      </w:pPr>
      <w:r w:rsidRPr="00ED602A">
        <w:rPr>
          <w:b/>
        </w:rPr>
        <w:t>Figura 2-x:</w:t>
      </w:r>
      <w:r>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5C415353"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5BF603B0"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proofErr w:type="spellStart"/>
      <w:r>
        <w:rPr>
          <w:rFonts w:eastAsiaTheme="minorHAnsi" w:cstheme="minorBidi"/>
          <w:szCs w:val="22"/>
          <w:lang w:val="es-CO" w:eastAsia="en-US"/>
        </w:rPr>
        <w:t>aun</w:t>
      </w:r>
      <w:proofErr w:type="spellEnd"/>
      <w:r>
        <w:rPr>
          <w:rFonts w:eastAsiaTheme="minorHAnsi" w:cstheme="minorBidi"/>
          <w:szCs w:val="22"/>
          <w:lang w:val="es-CO" w:eastAsia="en-US"/>
        </w:rPr>
        <w:t xml:space="preserve"> deben ser verificadas,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proofErr w:type="spellStart"/>
      <w:r w:rsidR="000A4BB3">
        <w:rPr>
          <w:rFonts w:eastAsiaTheme="minorHAnsi" w:cstheme="minorBidi"/>
          <w:szCs w:val="22"/>
          <w:lang w:val="es-CO" w:eastAsia="en-US"/>
        </w:rPr>
        <w:t>dispositios</w:t>
      </w:r>
      <w:proofErr w:type="spellEnd"/>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790DD77A" w:rsidR="000A4BB3" w:rsidRPr="000A4BB3" w:rsidRDefault="000A4BB3" w:rsidP="000A4BB3">
      <w:pPr>
        <w:pStyle w:val="Prrafodelista"/>
        <w:spacing w:line="240" w:lineRule="auto"/>
        <w:rPr>
          <w:rFonts w:eastAsiaTheme="minorHAnsi" w:cstheme="minorBidi"/>
          <w:szCs w:val="22"/>
          <w:lang w:val="es-CO" w:eastAsia="en-US"/>
        </w:rPr>
        <w:sectPr w:rsidR="000A4BB3" w:rsidRPr="000A4BB3" w:rsidSect="000B09FE">
          <w:headerReference w:type="even" r:id="rId39"/>
          <w:headerReference w:type="default" r:id="rId40"/>
          <w:headerReference w:type="first" r:id="rId41"/>
          <w:type w:val="oddPage"/>
          <w:pgSz w:w="12240" w:h="15840" w:code="1"/>
          <w:pgMar w:top="1440" w:right="1440" w:bottom="1440" w:left="2041" w:header="709" w:footer="709" w:gutter="0"/>
          <w:cols w:space="708"/>
          <w:titlePg/>
          <w:docGrid w:linePitch="360"/>
        </w:sectPr>
      </w:pPr>
      <w:r>
        <w:rPr>
          <w:rFonts w:eastAsiaTheme="minorHAnsi" w:cstheme="minorBidi"/>
          <w:szCs w:val="22"/>
          <w:lang w:val="es-CO" w:eastAsia="en-US"/>
        </w:rPr>
        <w:t xml:space="preserve">La comunidad se ha encargado de mejorar continuamente reportando no solo los errores que obtienen con los diferentes tipos de hardware, si no registrando y documentando las soluciones que han encontrado para resolver los inconvenientes lo cual </w:t>
      </w:r>
      <w:proofErr w:type="spellStart"/>
      <w:r>
        <w:rPr>
          <w:rFonts w:eastAsiaTheme="minorHAnsi" w:cstheme="minorBidi"/>
          <w:szCs w:val="22"/>
          <w:lang w:val="es-CO" w:eastAsia="en-US"/>
        </w:rPr>
        <w:t>a</w:t>
      </w:r>
      <w:proofErr w:type="spellEnd"/>
      <w:r>
        <w:rPr>
          <w:rFonts w:eastAsiaTheme="minorHAnsi" w:cstheme="minorBidi"/>
          <w:szCs w:val="22"/>
          <w:lang w:val="es-CO" w:eastAsia="en-US"/>
        </w:rPr>
        <w:t xml:space="preserve"> permitido que la librería madure muy rápidamente para ofrecer una operación robusta pero además para ganar versatilidad con otras tarjetas menos populares que arduino.</w:t>
      </w:r>
    </w:p>
    <w:p w14:paraId="661E06C8" w14:textId="7EB28265" w:rsidR="007B3BAF" w:rsidRDefault="000E5E47" w:rsidP="0078035D">
      <w:pPr>
        <w:pStyle w:val="Ttulo1"/>
      </w:pPr>
      <w:bookmarkStart w:id="78" w:name="_Ref256693964"/>
      <w:bookmarkStart w:id="79" w:name="_Toc42252792"/>
      <w:bookmarkStart w:id="80" w:name="_Ref256692441"/>
      <w:r>
        <w:lastRenderedPageBreak/>
        <w:t>C</w:t>
      </w:r>
      <w:bookmarkEnd w:id="78"/>
      <w:r w:rsidR="008526DA">
        <w:t>apítulo 3</w:t>
      </w:r>
      <w:bookmarkEnd w:id="79"/>
      <w:r w:rsidR="00B24E86">
        <w:t>: RIS y Arquitectura IoT</w:t>
      </w:r>
    </w:p>
    <w:p w14:paraId="28F701FF" w14:textId="77777777" w:rsidR="00865AB9" w:rsidRDefault="008526DA" w:rsidP="00701546">
      <w:pPr>
        <w:pStyle w:val="Prrafodelista"/>
        <w:rPr>
          <w:rStyle w:val="Textoennegrita"/>
          <w:rFonts w:cs="Arial"/>
          <w:bCs w:val="0"/>
          <w:sz w:val="22"/>
        </w:rPr>
      </w:pPr>
      <w:r w:rsidRPr="00A8021E">
        <w:rPr>
          <w:rFonts w:cs="Arial"/>
        </w:rPr>
        <w:t>Se deben incluir tan</w:t>
      </w:r>
      <w:r w:rsidR="00E909B2" w:rsidRPr="00A8021E">
        <w:rPr>
          <w:rFonts w:cs="Arial"/>
        </w:rPr>
        <w:t>tos capítulos como se requieran;</w:t>
      </w:r>
      <w:r w:rsidRPr="00A8021E">
        <w:rPr>
          <w:rFonts w:cs="Arial"/>
        </w:rPr>
        <w:t xml:space="preserve"> sin embargo, </w:t>
      </w:r>
      <w:r w:rsidRPr="00A8021E">
        <w:rPr>
          <w:rStyle w:val="Textoennegrita"/>
          <w:rFonts w:cs="Arial"/>
          <w:bCs w:val="0"/>
          <w:sz w:val="22"/>
        </w:rPr>
        <w:t>se recomienda que la tesis</w:t>
      </w:r>
      <w:r w:rsidR="005C72AB">
        <w:rPr>
          <w:rStyle w:val="Textoennegrita"/>
          <w:rFonts w:cs="Arial"/>
          <w:bCs w:val="0"/>
          <w:sz w:val="22"/>
        </w:rPr>
        <w:t xml:space="preserve"> o </w:t>
      </w:r>
      <w:r w:rsidR="0058118D">
        <w:rPr>
          <w:rStyle w:val="Textoennegrita"/>
          <w:rFonts w:cs="Arial"/>
          <w:bCs w:val="0"/>
          <w:sz w:val="22"/>
        </w:rPr>
        <w:t>trabajo de investigación</w:t>
      </w:r>
      <w:r w:rsidRPr="00A8021E">
        <w:rPr>
          <w:rStyle w:val="Textoennegrita"/>
          <w:rFonts w:cs="Arial"/>
          <w:bCs w:val="0"/>
          <w:sz w:val="22"/>
        </w:rPr>
        <w:t xml:space="preserve"> tenga un mínimo 3 capítulos y máximo de 6 capítulos (incluyendo las conclusiones)</w:t>
      </w:r>
    </w:p>
    <w:p w14:paraId="2D363844" w14:textId="77777777" w:rsidR="005E307D" w:rsidRDefault="005E307D" w:rsidP="00701546">
      <w:pPr>
        <w:pStyle w:val="Prrafodelista"/>
        <w:rPr>
          <w:rStyle w:val="Textoennegrita"/>
          <w:rFonts w:cs="Arial"/>
          <w:bCs w:val="0"/>
          <w:sz w:val="22"/>
        </w:rPr>
      </w:pPr>
    </w:p>
    <w:p w14:paraId="141946F9" w14:textId="77777777" w:rsidR="005E307D" w:rsidRDefault="005E307D" w:rsidP="00701546">
      <w:pPr>
        <w:pStyle w:val="Prrafodelista"/>
        <w:rPr>
          <w:rStyle w:val="Textoennegrita"/>
          <w:rFonts w:cs="Arial"/>
          <w:bCs w:val="0"/>
          <w:sz w:val="22"/>
        </w:rPr>
      </w:pPr>
    </w:p>
    <w:p w14:paraId="28C46FC3" w14:textId="0E8675B3" w:rsidR="005E307D" w:rsidRDefault="005E307D" w:rsidP="00701546">
      <w:pPr>
        <w:pStyle w:val="Prrafodelista"/>
        <w:rPr>
          <w:rStyle w:val="Textoennegrita"/>
          <w:rFonts w:cs="Arial"/>
          <w:bCs w:val="0"/>
          <w:sz w:val="22"/>
        </w:rPr>
      </w:pPr>
      <w:r>
        <w:rPr>
          <w:rStyle w:val="Textoennegrita"/>
          <w:rFonts w:cs="Arial"/>
          <w:bCs w:val="0"/>
          <w:sz w:val="22"/>
        </w:rPr>
        <w:t>Gateway</w:t>
      </w:r>
    </w:p>
    <w:p w14:paraId="13005340" w14:textId="77777777" w:rsidR="005E307D" w:rsidRDefault="005E307D" w:rsidP="00701546">
      <w:pPr>
        <w:pStyle w:val="Prrafodelista"/>
        <w:rPr>
          <w:rStyle w:val="Textoennegrita"/>
          <w:rFonts w:cs="Arial"/>
          <w:bCs w:val="0"/>
          <w:sz w:val="22"/>
        </w:rPr>
      </w:pPr>
    </w:p>
    <w:p w14:paraId="575E1763" w14:textId="4FB4161E" w:rsidR="005E307D" w:rsidRDefault="005E307D" w:rsidP="00701546">
      <w:pPr>
        <w:pStyle w:val="Prrafodelista"/>
        <w:rPr>
          <w:rStyle w:val="Textoennegrita"/>
          <w:rFonts w:cs="Arial"/>
          <w:bCs w:val="0"/>
          <w:sz w:val="22"/>
        </w:rPr>
      </w:pPr>
      <w:r>
        <w:rPr>
          <w:rStyle w:val="Textoennegrita"/>
          <w:rFonts w:cs="Arial"/>
          <w:bCs w:val="0"/>
          <w:sz w:val="22"/>
        </w:rPr>
        <w:t>Servidor TTN</w:t>
      </w:r>
    </w:p>
    <w:p w14:paraId="27145739" w14:textId="77777777" w:rsidR="00876F3B" w:rsidRDefault="00876F3B" w:rsidP="00701546">
      <w:pPr>
        <w:pStyle w:val="Prrafodelista"/>
      </w:pPr>
    </w:p>
    <w:p w14:paraId="5262F967" w14:textId="77777777" w:rsidR="00865AB9" w:rsidRDefault="00865AB9" w:rsidP="00701546">
      <w:pPr>
        <w:pStyle w:val="Prrafodelista"/>
      </w:pPr>
    </w:p>
    <w:p w14:paraId="3A06BA23" w14:textId="77777777" w:rsidR="00865AB9" w:rsidRDefault="00865AB9" w:rsidP="00701546">
      <w:pPr>
        <w:pStyle w:val="Prrafodelista"/>
      </w:pPr>
    </w:p>
    <w:p w14:paraId="2F1FA2C3" w14:textId="77777777" w:rsidR="00865AB9" w:rsidRDefault="00865AB9" w:rsidP="00701546">
      <w:pPr>
        <w:pStyle w:val="Prrafodelista"/>
      </w:pPr>
    </w:p>
    <w:p w14:paraId="6BB3E8B5" w14:textId="77777777" w:rsidR="00865AB9" w:rsidRDefault="00865AB9" w:rsidP="00701546">
      <w:pPr>
        <w:pStyle w:val="Prrafodelista"/>
      </w:pPr>
    </w:p>
    <w:p w14:paraId="6FF347BC" w14:textId="77777777" w:rsidR="00865AB9" w:rsidRDefault="00865AB9" w:rsidP="00701546">
      <w:pPr>
        <w:pStyle w:val="Prrafodelista"/>
      </w:pPr>
    </w:p>
    <w:p w14:paraId="6313EB5C" w14:textId="77777777" w:rsidR="00865AB9" w:rsidRDefault="00865AB9" w:rsidP="00701546">
      <w:pPr>
        <w:pStyle w:val="Prrafodelista"/>
      </w:pPr>
    </w:p>
    <w:p w14:paraId="0E391033" w14:textId="77777777" w:rsidR="00865AB9" w:rsidRDefault="00865AB9" w:rsidP="00701546">
      <w:pPr>
        <w:pStyle w:val="Prrafodelista"/>
      </w:pPr>
    </w:p>
    <w:p w14:paraId="3E2F3DF5" w14:textId="77777777" w:rsidR="00865AB9" w:rsidRDefault="00865AB9" w:rsidP="00701546">
      <w:pPr>
        <w:pStyle w:val="Prrafodelista"/>
      </w:pPr>
    </w:p>
    <w:p w14:paraId="3568BA25" w14:textId="77777777" w:rsidR="00865AB9" w:rsidRPr="00876F3B" w:rsidRDefault="00865AB9" w:rsidP="00701546">
      <w:pPr>
        <w:pStyle w:val="Prrafodelista"/>
        <w:sectPr w:rsidR="00865AB9" w:rsidRPr="00876F3B" w:rsidSect="000B09FE">
          <w:headerReference w:type="even" r:id="rId42"/>
          <w:headerReference w:type="default" r:id="rId43"/>
          <w:headerReference w:type="first" r:id="rId44"/>
          <w:type w:val="oddPage"/>
          <w:pgSz w:w="12240" w:h="15840" w:code="1"/>
          <w:pgMar w:top="1440" w:right="1440" w:bottom="1440" w:left="2041" w:header="709" w:footer="709" w:gutter="0"/>
          <w:cols w:space="708"/>
          <w:titlePg/>
          <w:docGrid w:linePitch="360"/>
        </w:sectPr>
      </w:pPr>
    </w:p>
    <w:p w14:paraId="0DB9E4A0" w14:textId="457930CD" w:rsidR="007B3BAF" w:rsidRDefault="000E5E47" w:rsidP="0078035D">
      <w:pPr>
        <w:pStyle w:val="Ttulo1"/>
      </w:pPr>
      <w:bookmarkStart w:id="81" w:name="_Ref256694028"/>
      <w:bookmarkStart w:id="82" w:name="_Toc42252793"/>
      <w:r>
        <w:lastRenderedPageBreak/>
        <w:t>C</w:t>
      </w:r>
      <w:r w:rsidR="008526DA">
        <w:t xml:space="preserve">apítulo </w:t>
      </w:r>
      <w:bookmarkEnd w:id="81"/>
      <w:bookmarkEnd w:id="82"/>
      <w:r w:rsidR="00E27B10">
        <w:t>4: Simulación de Datos</w:t>
      </w:r>
    </w:p>
    <w:p w14:paraId="2F849708" w14:textId="77777777" w:rsidR="006B51C9" w:rsidRDefault="008526DA" w:rsidP="00701546">
      <w:pPr>
        <w:pStyle w:val="Prrafodelista"/>
        <w:rPr>
          <w:rStyle w:val="Textoennegrita"/>
          <w:rFonts w:cs="Arial"/>
          <w:bCs w:val="0"/>
          <w:sz w:val="22"/>
        </w:rPr>
      </w:pPr>
      <w:r w:rsidRPr="00A8021E">
        <w:rPr>
          <w:rFonts w:cs="Arial"/>
        </w:rPr>
        <w:t>Se deben incluir tantos capítulos como se requieran</w:t>
      </w:r>
      <w:r w:rsidR="00E909B2" w:rsidRPr="00A8021E">
        <w:rPr>
          <w:rFonts w:cs="Arial"/>
        </w:rPr>
        <w:t>;</w:t>
      </w:r>
      <w:r w:rsidRPr="00A8021E">
        <w:rPr>
          <w:rFonts w:cs="Arial"/>
        </w:rPr>
        <w:t xml:space="preserve"> sin embargo, </w:t>
      </w:r>
      <w:r w:rsidRPr="00A8021E">
        <w:rPr>
          <w:rStyle w:val="Textoennegrita"/>
          <w:rFonts w:cs="Arial"/>
          <w:bCs w:val="0"/>
          <w:sz w:val="22"/>
        </w:rPr>
        <w:t xml:space="preserve">se recomienda que la tesis </w:t>
      </w:r>
      <w:r w:rsidR="00EF49A8">
        <w:rPr>
          <w:rStyle w:val="Textoennegrita"/>
          <w:rFonts w:cs="Arial"/>
          <w:bCs w:val="0"/>
          <w:sz w:val="22"/>
        </w:rPr>
        <w:t xml:space="preserve">o </w:t>
      </w:r>
      <w:r w:rsidR="0058118D">
        <w:rPr>
          <w:rStyle w:val="Textoennegrita"/>
          <w:rFonts w:cs="Arial"/>
          <w:bCs w:val="0"/>
          <w:sz w:val="22"/>
        </w:rPr>
        <w:t>trabajo de investigación</w:t>
      </w:r>
      <w:r w:rsidR="00EF49A8">
        <w:rPr>
          <w:rStyle w:val="Textoennegrita"/>
          <w:rFonts w:cs="Arial"/>
          <w:bCs w:val="0"/>
          <w:sz w:val="22"/>
        </w:rPr>
        <w:t xml:space="preserve"> </w:t>
      </w:r>
      <w:r w:rsidRPr="00A8021E">
        <w:rPr>
          <w:rStyle w:val="Textoennegrita"/>
          <w:rFonts w:cs="Arial"/>
          <w:bCs w:val="0"/>
          <w:sz w:val="22"/>
        </w:rPr>
        <w:t>tenga un mínimo 3 capítulos y máximo de 6 capítulos (incluyendo las conclusiones).</w:t>
      </w:r>
    </w:p>
    <w:p w14:paraId="170BF57B" w14:textId="36C135E3" w:rsidR="00B24E86" w:rsidRDefault="00B24E86" w:rsidP="00701546">
      <w:pPr>
        <w:pStyle w:val="Prrafodelista"/>
        <w:rPr>
          <w:rStyle w:val="Textoennegrita"/>
          <w:rFonts w:cs="Arial"/>
          <w:b/>
          <w:bCs w:val="0"/>
          <w:sz w:val="22"/>
        </w:rPr>
      </w:pPr>
    </w:p>
    <w:p w14:paraId="7723DAA0" w14:textId="487BF908" w:rsidR="00585C10" w:rsidRDefault="00B24E86">
      <w:pPr>
        <w:rPr>
          <w:rStyle w:val="Textoennegrita"/>
          <w:rFonts w:cs="Arial"/>
          <w:b/>
          <w:bCs w:val="0"/>
          <w:sz w:val="22"/>
        </w:rPr>
      </w:pPr>
      <w:r>
        <w:rPr>
          <w:rStyle w:val="Textoennegrita"/>
          <w:rFonts w:cs="Arial"/>
          <w:b/>
          <w:bCs w:val="0"/>
          <w:sz w:val="22"/>
        </w:rPr>
        <w:br w:type="page"/>
      </w:r>
    </w:p>
    <w:p w14:paraId="468063BC" w14:textId="41F0EDDF" w:rsidR="00585C10" w:rsidRDefault="00585C10" w:rsidP="00585C10">
      <w:pPr>
        <w:pStyle w:val="Ttulo1"/>
      </w:pPr>
      <w:r>
        <w:lastRenderedPageBreak/>
        <w:t>Capítulo 5: Generación de Rutas de Recolección</w:t>
      </w:r>
    </w:p>
    <w:p w14:paraId="4A7B857A" w14:textId="7930B95E" w:rsidR="009C72F1" w:rsidRPr="0074296A" w:rsidRDefault="009C72F1" w:rsidP="009C72F1">
      <w:pPr>
        <w:spacing w:line="360" w:lineRule="auto"/>
        <w:jc w:val="both"/>
        <w:rPr>
          <w:rFonts w:eastAsia="Times New Roman" w:cs="Times New Roman"/>
          <w:szCs w:val="24"/>
          <w:lang w:val="es-ES" w:eastAsia="es-ES"/>
        </w:rPr>
      </w:pPr>
      <w:r>
        <w:rPr>
          <w:rFonts w:eastAsia="Times New Roman" w:cs="Times New Roman"/>
          <w:szCs w:val="24"/>
          <w:lang w:val="es-ES" w:eastAsia="es-ES"/>
        </w:rPr>
        <w:t>L</w:t>
      </w:r>
      <w:r w:rsidRPr="0074296A">
        <w:rPr>
          <w:rFonts w:eastAsia="Times New Roman" w:cs="Times New Roman"/>
          <w:szCs w:val="24"/>
          <w:lang w:val="es-ES" w:eastAsia="es-ES"/>
        </w:rPr>
        <w:t xml:space="preserve">a </w:t>
      </w:r>
      <w:r>
        <w:rPr>
          <w:rFonts w:eastAsia="Times New Roman" w:cs="Times New Roman"/>
          <w:szCs w:val="24"/>
          <w:lang w:val="es-ES" w:eastAsia="es-ES"/>
        </w:rPr>
        <w:t xml:space="preserve">clasificación del tipo de </w:t>
      </w:r>
      <w:r w:rsidRPr="0074296A">
        <w:rPr>
          <w:rFonts w:eastAsia="Times New Roman" w:cs="Times New Roman"/>
          <w:szCs w:val="24"/>
          <w:lang w:val="es-ES" w:eastAsia="es-ES"/>
        </w:rPr>
        <w:t>residuos sean estos desecho general</w:t>
      </w:r>
      <w:r>
        <w:rPr>
          <w:rFonts w:eastAsia="Times New Roman" w:cs="Times New Roman"/>
          <w:szCs w:val="24"/>
          <w:lang w:val="es-ES" w:eastAsia="es-ES"/>
        </w:rPr>
        <w:t xml:space="preserve"> o material reciclable, permite estimar el volumen del material que se encuentra en el contenedor, ya que comúnmente el desecho pesa más que el material reciclable, así con un cálculo aproximado del volumen que se agrupa en todos los contenedores se puede determinar cuál es la cantidad de camiones que se requieren para realizar una operación de recolección. </w:t>
      </w: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E27B10">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585C10">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45"/>
          <w:headerReference w:type="default" r:id="rId46"/>
          <w:headerReference w:type="first" r:id="rId47"/>
          <w:type w:val="oddPage"/>
          <w:pgSz w:w="12240" w:h="15840" w:code="1"/>
          <w:pgMar w:top="1440" w:right="1440" w:bottom="1440" w:left="2041" w:header="709" w:footer="709" w:gutter="0"/>
          <w:cols w:space="708"/>
          <w:titlePg/>
          <w:docGrid w:linePitch="360"/>
        </w:sectPr>
      </w:pPr>
    </w:p>
    <w:p w14:paraId="79C2FD57" w14:textId="77777777" w:rsidR="006D651A" w:rsidRPr="00DC6BC9" w:rsidRDefault="006D651A" w:rsidP="0078035D">
      <w:pPr>
        <w:pStyle w:val="Ttulo1"/>
      </w:pPr>
      <w:bookmarkStart w:id="83" w:name="_Toc256005582"/>
      <w:bookmarkStart w:id="84" w:name="_Toc256005760"/>
      <w:bookmarkStart w:id="85" w:name="_Toc256084897"/>
      <w:bookmarkStart w:id="86" w:name="_Toc256085023"/>
      <w:bookmarkStart w:id="87" w:name="_Toc256087936"/>
      <w:bookmarkStart w:id="88" w:name="_Ref256612157"/>
      <w:bookmarkStart w:id="89" w:name="_Ref256612179"/>
      <w:bookmarkStart w:id="90" w:name="_Toc42252794"/>
      <w:bookmarkEnd w:id="69"/>
      <w:bookmarkEnd w:id="70"/>
      <w:bookmarkEnd w:id="71"/>
      <w:bookmarkEnd w:id="72"/>
      <w:bookmarkEnd w:id="73"/>
      <w:bookmarkEnd w:id="74"/>
      <w:bookmarkEnd w:id="75"/>
      <w:bookmarkEnd w:id="80"/>
      <w:r w:rsidRPr="00DC6BC9">
        <w:lastRenderedPageBreak/>
        <w:t>C</w:t>
      </w:r>
      <w:r w:rsidR="007D240C" w:rsidRPr="00DC6BC9">
        <w:t>onclusiones</w:t>
      </w:r>
      <w:bookmarkEnd w:id="83"/>
      <w:bookmarkEnd w:id="84"/>
      <w:bookmarkEnd w:id="85"/>
      <w:bookmarkEnd w:id="86"/>
      <w:bookmarkEnd w:id="87"/>
      <w:bookmarkEnd w:id="88"/>
      <w:bookmarkEnd w:id="89"/>
      <w:r w:rsidR="00EF49A8">
        <w:t xml:space="preserve"> y recomendaciones</w:t>
      </w:r>
      <w:bookmarkEnd w:id="90"/>
    </w:p>
    <w:p w14:paraId="487DECE3" w14:textId="77777777" w:rsidR="00EF49A8" w:rsidRPr="00EF49A8" w:rsidRDefault="00EF49A8" w:rsidP="00EF49A8">
      <w:pPr>
        <w:pStyle w:val="Ttulo2"/>
        <w:ind w:left="578" w:hanging="578"/>
      </w:pPr>
      <w:bookmarkStart w:id="91" w:name="_Toc42252795"/>
      <w:r w:rsidRPr="00EF49A8">
        <w:t>Conclusiones</w:t>
      </w:r>
      <w:bookmarkEnd w:id="91"/>
    </w:p>
    <w:p w14:paraId="21F5AB17" w14:textId="77777777" w:rsidR="006D651A" w:rsidRPr="00857078" w:rsidRDefault="00F8364F" w:rsidP="00857078">
      <w:pPr>
        <w:pStyle w:val="Prrafodelista"/>
        <w:rPr>
          <w:rStyle w:val="Textoennegrita"/>
          <w:bCs w:val="0"/>
          <w:sz w:val="22"/>
        </w:rPr>
      </w:pPr>
      <w:r>
        <w:rPr>
          <w:rStyle w:val="Textoennegrita"/>
          <w:bCs w:val="0"/>
          <w:sz w:val="22"/>
        </w:rPr>
        <w:t>Las conclusiones c</w:t>
      </w:r>
      <w:r w:rsidR="006D651A" w:rsidRPr="00857078">
        <w:rPr>
          <w:rStyle w:val="Textoennegrita"/>
          <w:bCs w:val="0"/>
          <w:sz w:val="22"/>
        </w:rPr>
        <w:t>onstituyen un capítulo independiente y presentan, en forma lógica, los resultados del trabajo. Las conclusiones deben ser la respuesta a los objetivos o propósitos planteados. Se deben titular con la palabra conclusiones</w:t>
      </w:r>
      <w:r w:rsidR="00370460">
        <w:rPr>
          <w:rStyle w:val="Textoennegrita"/>
          <w:bCs w:val="0"/>
          <w:sz w:val="22"/>
        </w:rPr>
        <w:t xml:space="preserve"> </w:t>
      </w:r>
      <w:r>
        <w:rPr>
          <w:rStyle w:val="Textoennegrita"/>
          <w:bCs w:val="0"/>
          <w:sz w:val="22"/>
        </w:rPr>
        <w:t xml:space="preserve">en el mismo formato de los títulos de los capítulos anteriores (Títulos primer nivel), </w:t>
      </w:r>
      <w:r w:rsidR="006D651A" w:rsidRPr="00857078">
        <w:rPr>
          <w:rStyle w:val="Textoennegrita"/>
          <w:bCs w:val="0"/>
          <w:sz w:val="22"/>
        </w:rPr>
        <w:t xml:space="preserve">precedida por el numeral correspondiente </w:t>
      </w:r>
      <w:r w:rsidR="00370460">
        <w:rPr>
          <w:rStyle w:val="Textoennegrita"/>
          <w:bCs w:val="0"/>
          <w:sz w:val="22"/>
        </w:rPr>
        <w:t>(según la presente plantilla)</w:t>
      </w:r>
      <w:r w:rsidR="006D651A" w:rsidRPr="00857078">
        <w:rPr>
          <w:rStyle w:val="Textoennegrita"/>
          <w:bCs w:val="0"/>
          <w:sz w:val="22"/>
        </w:rPr>
        <w:t xml:space="preserve">. </w:t>
      </w:r>
    </w:p>
    <w:p w14:paraId="68B15709" w14:textId="77777777" w:rsidR="006D651A" w:rsidRPr="00857078" w:rsidRDefault="006D651A" w:rsidP="00857078">
      <w:pPr>
        <w:pStyle w:val="Prrafodelista"/>
        <w:rPr>
          <w:rStyle w:val="Textoennegrita"/>
          <w:bCs w:val="0"/>
          <w:sz w:val="22"/>
        </w:rPr>
      </w:pPr>
    </w:p>
    <w:p w14:paraId="7664F19F" w14:textId="77777777" w:rsidR="006D651A" w:rsidRPr="00857078" w:rsidRDefault="008526DA" w:rsidP="00857078">
      <w:pPr>
        <w:pStyle w:val="Prrafodelista"/>
        <w:rPr>
          <w:rStyle w:val="Textoennegrita"/>
          <w:bCs w:val="0"/>
          <w:sz w:val="22"/>
        </w:rPr>
      </w:pPr>
      <w:r>
        <w:rPr>
          <w:rStyle w:val="Textoennegrita"/>
          <w:bCs w:val="0"/>
          <w:sz w:val="22"/>
        </w:rPr>
        <w:t>Las conclusiones deben contemplar las perspectivas de la investigación, las cuales s</w:t>
      </w:r>
      <w:r w:rsidRPr="00193F65">
        <w:rPr>
          <w:rStyle w:val="Textoennegrita"/>
          <w:bCs w:val="0"/>
          <w:sz w:val="22"/>
        </w:rPr>
        <w:t xml:space="preserve">on sugerencias, proyecciones o alternativas que se presentan para modificar, cambiar o incidir sobre una situación específica o una problemática encontrada. Pueden presentarse como un texto con características argumentativas, resultado de una reflexión acerca del trabajo de investigación. </w:t>
      </w:r>
    </w:p>
    <w:p w14:paraId="19965C8C" w14:textId="77777777" w:rsidR="007D240C" w:rsidRPr="00EF49A8" w:rsidRDefault="00EF49A8" w:rsidP="00EF49A8">
      <w:pPr>
        <w:pStyle w:val="Ttulo2"/>
        <w:ind w:left="578" w:hanging="578"/>
        <w:rPr>
          <w:bCs w:val="0"/>
        </w:rPr>
      </w:pPr>
      <w:bookmarkStart w:id="92" w:name="_Toc42252796"/>
      <w:r w:rsidRPr="00EF49A8">
        <w:rPr>
          <w:bCs w:val="0"/>
        </w:rPr>
        <w:t>Recomendaciones</w:t>
      </w:r>
      <w:bookmarkEnd w:id="92"/>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93" w:name="_Toc256005583"/>
      <w:bookmarkStart w:id="94" w:name="_Toc256084898"/>
      <w:bookmarkStart w:id="95"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48"/>
          <w:headerReference w:type="default" r:id="rId49"/>
          <w:headerReference w:type="first" r:id="rId50"/>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96"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93"/>
      <w:bookmarkEnd w:id="94"/>
      <w:bookmarkEnd w:id="95"/>
      <w:bookmarkEnd w:id="96"/>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97" w:name="_Toc256005584"/>
      <w:bookmarkStart w:id="98" w:name="_Toc256084899"/>
      <w:bookmarkStart w:id="99"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51"/>
          <w:headerReference w:type="default" r:id="rId52"/>
          <w:headerReference w:type="first" r:id="rId53"/>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100"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97"/>
      <w:bookmarkEnd w:id="98"/>
      <w:bookmarkEnd w:id="99"/>
      <w:bookmarkEnd w:id="100"/>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101" w:name="_Toc256005585"/>
      <w:bookmarkStart w:id="102" w:name="_Toc256084900"/>
      <w:bookmarkStart w:id="103" w:name="_Toc256085024"/>
      <w:bookmarkStart w:id="104"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54"/>
          <w:headerReference w:type="default" r:id="rId55"/>
          <w:headerReference w:type="first" r:id="rId56"/>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105" w:name="_Toc42252799"/>
      <w:r w:rsidRPr="00DC6BC9">
        <w:lastRenderedPageBreak/>
        <w:t>B</w:t>
      </w:r>
      <w:r w:rsidR="007D240C" w:rsidRPr="00DC6BC9">
        <w:t>ibliografía</w:t>
      </w:r>
      <w:bookmarkEnd w:id="101"/>
      <w:bookmarkEnd w:id="102"/>
      <w:bookmarkEnd w:id="103"/>
      <w:bookmarkEnd w:id="104"/>
      <w:bookmarkEnd w:id="105"/>
    </w:p>
    <w:p w14:paraId="35CDDAFB" w14:textId="77777777" w:rsidR="006D651A" w:rsidRPr="00933A88" w:rsidRDefault="006D651A" w:rsidP="00933A88">
      <w:pPr>
        <w:pStyle w:val="Prrafodelista"/>
        <w:rPr>
          <w:rStyle w:val="Textoennegrita"/>
          <w:bCs w:val="0"/>
          <w:sz w:val="22"/>
        </w:rPr>
      </w:pPr>
      <w:bookmarkStart w:id="106"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D014E1"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D014E1" w:rsidP="00865AB9">
            <w:pPr>
              <w:pStyle w:val="Prrafodelista"/>
              <w:spacing w:line="240" w:lineRule="auto"/>
              <w:rPr>
                <w:rStyle w:val="Hipervnculo"/>
                <w:color w:val="auto"/>
                <w:sz w:val="18"/>
                <w:szCs w:val="18"/>
                <w:u w:val="none"/>
              </w:rPr>
            </w:pPr>
            <w:hyperlink r:id="rId57"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D014E1" w:rsidP="00865AB9">
            <w:pPr>
              <w:pStyle w:val="Prrafodelista"/>
              <w:spacing w:line="240" w:lineRule="auto"/>
              <w:rPr>
                <w:rStyle w:val="Hipervnculo"/>
                <w:color w:val="auto"/>
                <w:sz w:val="18"/>
                <w:szCs w:val="18"/>
                <w:u w:val="none"/>
                <w:lang w:val="en-US"/>
              </w:rPr>
            </w:pPr>
            <w:hyperlink r:id="rId58"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D014E1"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D014E1" w:rsidP="00865AB9">
            <w:pPr>
              <w:pStyle w:val="Prrafodelista"/>
              <w:spacing w:line="240" w:lineRule="auto"/>
              <w:rPr>
                <w:rStyle w:val="Hipervnculo"/>
                <w:color w:val="auto"/>
                <w:sz w:val="18"/>
                <w:szCs w:val="18"/>
                <w:u w:val="none"/>
              </w:rPr>
            </w:pPr>
            <w:hyperlink r:id="rId59"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D014E1" w:rsidP="00865AB9">
            <w:pPr>
              <w:pStyle w:val="Prrafodelista"/>
              <w:spacing w:line="240" w:lineRule="auto"/>
              <w:rPr>
                <w:rStyle w:val="Hipervnculo"/>
                <w:color w:val="auto"/>
                <w:sz w:val="18"/>
                <w:szCs w:val="18"/>
                <w:u w:val="none"/>
              </w:rPr>
            </w:pPr>
            <w:hyperlink r:id="rId60"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D014E1" w:rsidP="00865AB9">
            <w:pPr>
              <w:pStyle w:val="Prrafodelista"/>
              <w:spacing w:line="240" w:lineRule="auto"/>
              <w:rPr>
                <w:rStyle w:val="Hipervnculo"/>
                <w:color w:val="auto"/>
                <w:sz w:val="18"/>
                <w:szCs w:val="18"/>
                <w:u w:val="none"/>
                <w:lang w:val="en-US"/>
              </w:rPr>
            </w:pPr>
            <w:hyperlink r:id="rId61"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62"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D014E1"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D014E1" w:rsidP="00C914A8">
            <w:pPr>
              <w:pStyle w:val="Prrafodelista"/>
              <w:spacing w:line="240" w:lineRule="auto"/>
              <w:rPr>
                <w:rStyle w:val="Hipervnculo"/>
                <w:color w:val="auto"/>
                <w:sz w:val="18"/>
                <w:szCs w:val="18"/>
                <w:u w:val="none"/>
              </w:rPr>
            </w:pPr>
            <w:hyperlink r:id="rId63" w:history="1">
              <w:r w:rsidR="00F604E0" w:rsidRPr="00D23611">
                <w:rPr>
                  <w:rStyle w:val="Hipervnculo"/>
                  <w:color w:val="auto"/>
                  <w:sz w:val="18"/>
                  <w:szCs w:val="18"/>
                  <w:u w:val="none"/>
                </w:rPr>
                <w:t>MLA.org</w:t>
              </w:r>
            </w:hyperlink>
          </w:p>
          <w:p w14:paraId="02E0AD04" w14:textId="77777777" w:rsidR="00F604E0" w:rsidRPr="00D23611" w:rsidRDefault="00D014E1" w:rsidP="00C914A8">
            <w:pPr>
              <w:pStyle w:val="Prrafodelista"/>
              <w:spacing w:line="240" w:lineRule="auto"/>
              <w:rPr>
                <w:rStyle w:val="Hipervnculo"/>
                <w:color w:val="auto"/>
                <w:sz w:val="18"/>
                <w:szCs w:val="18"/>
                <w:u w:val="none"/>
              </w:rPr>
            </w:pPr>
            <w:hyperlink r:id="rId64"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D014E1" w:rsidP="00C914A8">
            <w:pPr>
              <w:pStyle w:val="Prrafodelista"/>
              <w:spacing w:line="240" w:lineRule="auto"/>
              <w:rPr>
                <w:rStyle w:val="Hipervnculo"/>
                <w:color w:val="auto"/>
                <w:sz w:val="18"/>
                <w:szCs w:val="18"/>
                <w:u w:val="none"/>
              </w:rPr>
            </w:pPr>
            <w:hyperlink r:id="rId65"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D014E1" w:rsidP="00C914A8">
            <w:pPr>
              <w:pStyle w:val="Prrafodelista"/>
              <w:spacing w:line="240" w:lineRule="auto"/>
              <w:rPr>
                <w:rStyle w:val="Hipervnculo"/>
                <w:color w:val="auto"/>
                <w:sz w:val="18"/>
                <w:szCs w:val="18"/>
                <w:u w:val="none"/>
              </w:rPr>
            </w:pPr>
            <w:hyperlink r:id="rId66" w:history="1">
              <w:r w:rsidR="00F604E0" w:rsidRPr="00D23611">
                <w:rPr>
                  <w:rStyle w:val="Hipervnculo"/>
                  <w:color w:val="auto"/>
                  <w:sz w:val="18"/>
                  <w:szCs w:val="18"/>
                  <w:u w:val="none"/>
                </w:rPr>
                <w:t>NLM.NIH.gov</w:t>
              </w:r>
            </w:hyperlink>
          </w:p>
          <w:p w14:paraId="2A7A43CA" w14:textId="77777777" w:rsidR="00F604E0" w:rsidRPr="00D23611" w:rsidRDefault="00D014E1" w:rsidP="00C914A8">
            <w:pPr>
              <w:pStyle w:val="Prrafodelista"/>
              <w:spacing w:line="240" w:lineRule="auto"/>
              <w:rPr>
                <w:rStyle w:val="Hipervnculo"/>
                <w:color w:val="auto"/>
                <w:sz w:val="18"/>
                <w:szCs w:val="18"/>
                <w:u w:val="none"/>
              </w:rPr>
            </w:pPr>
            <w:hyperlink r:id="rId67"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D014E1" w:rsidP="00C914A8">
            <w:pPr>
              <w:pStyle w:val="Prrafodelista"/>
              <w:spacing w:line="240" w:lineRule="auto"/>
              <w:rPr>
                <w:rStyle w:val="Hipervnculo"/>
                <w:color w:val="auto"/>
                <w:sz w:val="18"/>
                <w:szCs w:val="18"/>
                <w:u w:val="none"/>
                <w:lang w:val="en-US"/>
              </w:rPr>
            </w:pPr>
            <w:hyperlink r:id="rId68" w:history="1">
              <w:r w:rsidR="00F604E0" w:rsidRPr="00D23611">
                <w:rPr>
                  <w:rStyle w:val="Hipervnculo"/>
                  <w:color w:val="auto"/>
                  <w:sz w:val="18"/>
                  <w:szCs w:val="18"/>
                  <w:u w:val="none"/>
                  <w:lang w:val="en-US"/>
                </w:rPr>
                <w:t>ChicagoManualOfStyle.org</w:t>
              </w:r>
            </w:hyperlink>
          </w:p>
          <w:p w14:paraId="2D8446A0" w14:textId="77777777" w:rsidR="00F604E0" w:rsidRPr="00D23611" w:rsidRDefault="00D014E1" w:rsidP="00C914A8">
            <w:pPr>
              <w:pStyle w:val="Prrafodelista"/>
              <w:spacing w:line="240" w:lineRule="auto"/>
              <w:rPr>
                <w:rStyle w:val="Hipervnculo"/>
                <w:color w:val="auto"/>
                <w:sz w:val="18"/>
                <w:szCs w:val="18"/>
                <w:u w:val="none"/>
                <w:lang w:val="en-US"/>
              </w:rPr>
            </w:pPr>
            <w:hyperlink r:id="rId69"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D014E1" w:rsidP="00C914A8">
            <w:pPr>
              <w:pStyle w:val="Prrafodelista"/>
              <w:spacing w:line="240" w:lineRule="auto"/>
              <w:rPr>
                <w:rStyle w:val="Hipervnculo"/>
                <w:color w:val="auto"/>
                <w:sz w:val="18"/>
                <w:szCs w:val="18"/>
                <w:u w:val="none"/>
                <w:lang w:val="en-US"/>
              </w:rPr>
            </w:pPr>
            <w:hyperlink r:id="rId70"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D014E1" w:rsidP="00C914A8">
            <w:pPr>
              <w:pStyle w:val="Prrafodelista"/>
              <w:spacing w:line="240" w:lineRule="auto"/>
              <w:rPr>
                <w:rStyle w:val="Hipervnculo"/>
                <w:color w:val="auto"/>
                <w:sz w:val="18"/>
                <w:szCs w:val="18"/>
                <w:u w:val="none"/>
              </w:rPr>
            </w:pPr>
            <w:hyperlink r:id="rId71"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D014E1" w:rsidP="00C914A8">
            <w:pPr>
              <w:pStyle w:val="Prrafodelista"/>
              <w:spacing w:line="240" w:lineRule="auto"/>
              <w:rPr>
                <w:rStyle w:val="Hipervnculo"/>
                <w:color w:val="auto"/>
                <w:sz w:val="18"/>
                <w:szCs w:val="18"/>
                <w:u w:val="none"/>
              </w:rPr>
            </w:pPr>
            <w:hyperlink r:id="rId72"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D014E1" w:rsidP="00C914A8">
            <w:pPr>
              <w:pStyle w:val="Prrafodelista"/>
              <w:spacing w:line="240" w:lineRule="auto"/>
              <w:rPr>
                <w:rStyle w:val="Hipervnculo"/>
                <w:color w:val="auto"/>
                <w:sz w:val="18"/>
                <w:szCs w:val="18"/>
                <w:u w:val="none"/>
              </w:rPr>
            </w:pPr>
            <w:hyperlink r:id="rId73"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106"/>
    </w:tbl>
    <w:p w14:paraId="5EB9BA94" w14:textId="77777777" w:rsidR="00F604E0" w:rsidRDefault="00F604E0" w:rsidP="00857078">
      <w:pPr>
        <w:pStyle w:val="Prrafodelista"/>
        <w:rPr>
          <w:rStyle w:val="Textoennegrita"/>
          <w:lang w:val="es-CO"/>
        </w:rPr>
      </w:pPr>
    </w:p>
    <w:p w14:paraId="7DDCD1A6" w14:textId="2BB55D48" w:rsidR="00774B35" w:rsidRDefault="00774B35" w:rsidP="00774B35">
      <w:pPr>
        <w:pStyle w:val="Ttulo1"/>
        <w:rPr>
          <w:rStyle w:val="Textoennegrita"/>
          <w:bCs/>
          <w:sz w:val="40"/>
        </w:rPr>
      </w:pPr>
      <w:r>
        <w:rPr>
          <w:rStyle w:val="Textoennegrita"/>
          <w:bCs/>
          <w:sz w:val="40"/>
        </w:rPr>
        <w:t>Bibliografía</w:t>
      </w:r>
    </w:p>
    <w:p w14:paraId="6DAE4AD1" w14:textId="1204D394" w:rsidR="00774B35" w:rsidRDefault="00774B35" w:rsidP="00DF5775">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74" w:history="1">
        <w:r w:rsidR="00CB3707" w:rsidRPr="00EE087B">
          <w:rPr>
            <w:rStyle w:val="Hipervnculo"/>
            <w:rFonts w:ascii="Times New Roman" w:eastAsia="Times New Roman" w:hAnsi="Times New Roman" w:cs="Times New Roman"/>
            <w:sz w:val="24"/>
            <w:szCs w:val="24"/>
            <w:lang w:eastAsia="es-CO"/>
          </w:rPr>
          <w:t>https://www.arduino.cc/en/Guide/Introduction</w:t>
        </w:r>
      </w:hyperlink>
    </w:p>
    <w:p w14:paraId="2A2549B8" w14:textId="77777777" w:rsidR="00CB3707" w:rsidRPr="00CB3707" w:rsidRDefault="00CB3707" w:rsidP="00DF577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8C62F5">
        <w:rPr>
          <w:rFonts w:ascii="Times New Roman" w:eastAsia="Times New Roman" w:hAnsi="Times New Roman" w:cs="Times New Roman"/>
          <w:sz w:val="24"/>
          <w:szCs w:val="24"/>
          <w:lang w:val="en-GB" w:eastAsia="es-CO"/>
        </w:rPr>
        <w:t>Msv</w:t>
      </w:r>
      <w:proofErr w:type="spellEnd"/>
      <w:r w:rsidRPr="008C62F5">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The New Stack. https://thenewstack.io/10-diy-development-boards-iot-prototyping/</w:t>
      </w:r>
    </w:p>
    <w:p w14:paraId="30AAF227" w14:textId="4A69A7B6" w:rsidR="00DF5775" w:rsidRDefault="00DF5775" w:rsidP="00DF5775">
      <w:pPr>
        <w:pStyle w:val="NormalWeb"/>
        <w:ind w:left="720" w:hanging="720"/>
        <w:rPr>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r w:rsidR="00D014E1">
        <w:fldChar w:fldCharType="begin"/>
      </w:r>
      <w:r w:rsidR="00D014E1" w:rsidRPr="00D014E1">
        <w:rPr>
          <w:lang w:val="de-DE"/>
        </w:rPr>
        <w:instrText xml:space="preserve"> HYPERLINK "https://medium.com/pruebas-de-laboratorio-de-la-modulaci%C3%B3n-lora/modulaci%C3%B3n-lora-4ad74cabd59e" </w:instrText>
      </w:r>
      <w:r w:rsidR="00D014E1">
        <w:fldChar w:fldCharType="separate"/>
      </w:r>
      <w:r w:rsidR="0081267A" w:rsidRPr="007E7A30">
        <w:rPr>
          <w:rStyle w:val="Hipervnculo"/>
          <w:lang w:val="de-DE"/>
        </w:rPr>
        <w:t>https://medium.com/pruebas-de-laboratorio-de-la-modulaci%C3%B3n-lora/modulaci%C3%B3n-lora-4ad74cabd59e</w:t>
      </w:r>
      <w:r w:rsidR="00D014E1">
        <w:rPr>
          <w:rStyle w:val="Hipervnculo"/>
          <w:lang w:val="de-DE"/>
        </w:rPr>
        <w:fldChar w:fldCharType="end"/>
      </w:r>
    </w:p>
    <w:p w14:paraId="2CBBCFB8" w14:textId="670A50B0" w:rsidR="0081267A" w:rsidRDefault="0081267A" w:rsidP="0081267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81267A">
        <w:rPr>
          <w:rFonts w:ascii="Times New Roman" w:eastAsia="Times New Roman" w:hAnsi="Times New Roman" w:cs="Times New Roman"/>
          <w:sz w:val="24"/>
          <w:szCs w:val="24"/>
          <w:lang w:val="en-GB" w:eastAsia="es-CO"/>
        </w:rPr>
        <w:lastRenderedPageBreak/>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sz w:val="24"/>
          <w:szCs w:val="24"/>
          <w:lang w:eastAsia="es-CO"/>
        </w:rPr>
        <w:t>NewieVentures</w:t>
      </w:r>
      <w:proofErr w:type="spellEnd"/>
      <w:r w:rsidRPr="0081267A">
        <w:rPr>
          <w:rFonts w:ascii="Times New Roman" w:eastAsia="Times New Roman" w:hAnsi="Times New Roman" w:cs="Times New Roman"/>
          <w:sz w:val="24"/>
          <w:szCs w:val="24"/>
          <w:lang w:eastAsia="es-CO"/>
        </w:rPr>
        <w:t xml:space="preserve">. </w:t>
      </w:r>
      <w:hyperlink r:id="rId75" w:history="1">
        <w:r w:rsidR="009B6361" w:rsidRPr="009D52AA">
          <w:rPr>
            <w:rStyle w:val="Hipervnculo"/>
            <w:rFonts w:ascii="Times New Roman" w:eastAsia="Times New Roman" w:hAnsi="Times New Roman" w:cs="Times New Roman"/>
            <w:sz w:val="24"/>
            <w:szCs w:val="24"/>
            <w:lang w:eastAsia="es-CO"/>
          </w:rPr>
          <w:t>https://www.newieventures.com.au/blogtext/2018/2/26/lorawan-otaa-or-abp</w:t>
        </w:r>
      </w:hyperlink>
    </w:p>
    <w:p w14:paraId="5E359B92" w14:textId="77777777" w:rsidR="009B6361" w:rsidRDefault="009B6361" w:rsidP="0081267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02A23774" w14:textId="77777777" w:rsidR="009B6361" w:rsidRDefault="009B6361" w:rsidP="009B6361">
      <w:pPr>
        <w:pStyle w:val="NormalWeb"/>
        <w:spacing w:line="480" w:lineRule="auto"/>
        <w:ind w:left="720" w:hanging="720"/>
      </w:pPr>
      <w:r>
        <w:rPr>
          <w:i/>
          <w:iCs/>
        </w:rPr>
        <w:t xml:space="preserve">Arduino Uno Rev3 | Arduino </w:t>
      </w:r>
      <w:proofErr w:type="spellStart"/>
      <w:r>
        <w:rPr>
          <w:i/>
          <w:iCs/>
        </w:rPr>
        <w:t>Official</w:t>
      </w:r>
      <w:proofErr w:type="spellEnd"/>
      <w:r>
        <w:rPr>
          <w:i/>
          <w:iCs/>
        </w:rPr>
        <w:t xml:space="preserve"> Store</w:t>
      </w:r>
      <w:r>
        <w:t>. (2017). Arduino UNO 2017. https://store.arduino.cc/arduino-uno-rev3</w:t>
      </w:r>
    </w:p>
    <w:p w14:paraId="11C650AC" w14:textId="77777777" w:rsidR="009B6361" w:rsidRPr="0081267A" w:rsidRDefault="009B6361" w:rsidP="0081267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388146A1" w14:textId="77777777" w:rsidR="0081267A" w:rsidRPr="009B6361" w:rsidRDefault="0081267A" w:rsidP="00DF5775">
      <w:pPr>
        <w:pStyle w:val="NormalWeb"/>
        <w:ind w:left="720" w:hanging="720"/>
      </w:pPr>
    </w:p>
    <w:p w14:paraId="5518E3FB" w14:textId="77777777" w:rsidR="00CB3707" w:rsidRPr="009B6361" w:rsidRDefault="00CB3707" w:rsidP="00774B35">
      <w:pPr>
        <w:spacing w:before="100" w:beforeAutospacing="1" w:after="100" w:afterAutospacing="1" w:line="480" w:lineRule="auto"/>
        <w:ind w:left="720" w:hanging="720"/>
        <w:rPr>
          <w:rFonts w:ascii="Times New Roman" w:eastAsia="Times New Roman" w:hAnsi="Times New Roman" w:cs="Times New Roman"/>
          <w:sz w:val="24"/>
          <w:szCs w:val="24"/>
          <w:lang w:eastAsia="es-CO"/>
        </w:rPr>
      </w:pPr>
    </w:p>
    <w:p w14:paraId="250C28C8" w14:textId="77777777" w:rsidR="00774B35" w:rsidRPr="009B6361" w:rsidRDefault="00774B35" w:rsidP="00774B35">
      <w:pPr>
        <w:rPr>
          <w:lang w:eastAsia="es-ES"/>
        </w:rPr>
      </w:pPr>
    </w:p>
    <w:sectPr w:rsidR="00774B35" w:rsidRPr="009B6361" w:rsidSect="000B09FE">
      <w:headerReference w:type="even" r:id="rId76"/>
      <w:headerReference w:type="default" r:id="rId77"/>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4C621A" w14:textId="77777777" w:rsidR="00331AEB" w:rsidRDefault="00331AEB" w:rsidP="00217026">
      <w:pPr>
        <w:spacing w:after="0" w:line="240" w:lineRule="auto"/>
      </w:pPr>
      <w:r>
        <w:separator/>
      </w:r>
    </w:p>
    <w:p w14:paraId="4E5C5636" w14:textId="77777777" w:rsidR="00331AEB" w:rsidRDefault="00331AEB"/>
  </w:endnote>
  <w:endnote w:type="continuationSeparator" w:id="0">
    <w:p w14:paraId="6B7196AC" w14:textId="77777777" w:rsidR="00331AEB" w:rsidRDefault="00331AEB" w:rsidP="00217026">
      <w:pPr>
        <w:spacing w:after="0" w:line="240" w:lineRule="auto"/>
      </w:pPr>
      <w:r>
        <w:continuationSeparator/>
      </w:r>
    </w:p>
    <w:p w14:paraId="7FAE29B5" w14:textId="77777777" w:rsidR="00331AEB" w:rsidRDefault="00331A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D014E1" w:rsidRDefault="00D014E1" w:rsidP="001A1B53">
    <w:pPr>
      <w:pStyle w:val="Piedepgina"/>
    </w:pPr>
  </w:p>
  <w:p w14:paraId="127EBD92" w14:textId="77777777" w:rsidR="00D014E1" w:rsidRDefault="00D014E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360C49" w14:textId="77777777" w:rsidR="00331AEB" w:rsidRDefault="00331AEB" w:rsidP="00217026">
      <w:pPr>
        <w:spacing w:after="0" w:line="240" w:lineRule="auto"/>
      </w:pPr>
      <w:r>
        <w:separator/>
      </w:r>
    </w:p>
    <w:p w14:paraId="66822DA0" w14:textId="77777777" w:rsidR="00331AEB" w:rsidRDefault="00331AEB"/>
  </w:footnote>
  <w:footnote w:type="continuationSeparator" w:id="0">
    <w:p w14:paraId="1BA8B681" w14:textId="77777777" w:rsidR="00331AEB" w:rsidRDefault="00331AEB" w:rsidP="00217026">
      <w:pPr>
        <w:spacing w:after="0" w:line="240" w:lineRule="auto"/>
      </w:pPr>
      <w:r>
        <w:continuationSeparator/>
      </w:r>
    </w:p>
    <w:p w14:paraId="326E3F11" w14:textId="77777777" w:rsidR="00331AEB" w:rsidRDefault="00331AEB"/>
  </w:footnote>
  <w:footnote w:id="1">
    <w:p w14:paraId="1C0DE09F" w14:textId="39EF59BB" w:rsidR="00D014E1" w:rsidRDefault="00D014E1">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2">
    <w:p w14:paraId="2855080E" w14:textId="77777777" w:rsidR="00D014E1" w:rsidRPr="00A51660" w:rsidRDefault="00D014E1"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3">
    <w:p w14:paraId="1B9F8D07" w14:textId="0D49471D" w:rsidR="009B6361" w:rsidRDefault="009B6361">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4">
    <w:p w14:paraId="35434964" w14:textId="55178175" w:rsidR="00D014E1" w:rsidRDefault="00D014E1">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5">
    <w:p w14:paraId="18E3FDB6" w14:textId="4217D4E0" w:rsidR="00491D98" w:rsidRDefault="00491D98">
      <w:pPr>
        <w:pStyle w:val="Textonotapie"/>
      </w:pPr>
      <w:r>
        <w:rPr>
          <w:rStyle w:val="Refdenotaalpie"/>
        </w:rPr>
        <w:footnoteRef/>
      </w:r>
      <w:r>
        <w:t xml:space="preserve"> </w:t>
      </w:r>
      <w:r w:rsidR="009E165F">
        <w:t>Especificación de la interfaz serial de comunicación síncrona usada para comunicaciones de corta distancia en sistemas embebidos</w:t>
      </w:r>
    </w:p>
  </w:footnote>
  <w:footnote w:id="6">
    <w:p w14:paraId="3FD97FFF" w14:textId="77777777" w:rsidR="00D014E1" w:rsidRPr="00A8021E" w:rsidRDefault="00D014E1" w:rsidP="001B2A56">
      <w:pPr>
        <w:pStyle w:val="Textonotapie"/>
        <w:jc w:val="both"/>
        <w:rPr>
          <w:rFonts w:cs="Arial"/>
        </w:rPr>
      </w:pPr>
      <w:r w:rsidRPr="00A8021E">
        <w:rPr>
          <w:rFonts w:cs="Arial"/>
          <w:vertAlign w:val="superscript"/>
          <w:lang w:val="es-HN"/>
        </w:rPr>
        <w:footnoteRef/>
      </w:r>
      <w:r w:rsidRPr="00A8021E">
        <w:rPr>
          <w:rFonts w:cs="Arial"/>
          <w:lang w:val="es-HN"/>
        </w:rPr>
        <w:t xml:space="preserve"> Las notas van como “notas al pie”, con interlineado sencillo, el texto justificado y usando la letra del texto en 10 puntos. Se utilizan para explicar, comentar o hacer referencia al texto de un documento, así como para introducir comentarios detallados y en ocasiones para citar fuentes de información (aunque para esta opción es mejor seguir en detalle las normas de citación bibliográfica seleccionad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D014E1" w:rsidRPr="00E5508B" w14:paraId="2B5EAE5C" w14:textId="77777777" w:rsidTr="0065399E">
      <w:tc>
        <w:tcPr>
          <w:tcW w:w="709" w:type="dxa"/>
        </w:tcPr>
        <w:p w14:paraId="56EB8B9B" w14:textId="77777777" w:rsidR="00D014E1" w:rsidRPr="00E5508B" w:rsidRDefault="00D014E1"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0A4BB3">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D014E1" w:rsidRPr="00E5508B" w:rsidRDefault="00D014E1"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D014E1" w:rsidRPr="00937DB0" w:rsidRDefault="00D014E1"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D014E1" w:rsidRPr="00937DB0" w14:paraId="2FBB5AE2" w14:textId="77777777" w:rsidTr="000C49DC">
      <w:tc>
        <w:tcPr>
          <w:tcW w:w="644" w:type="dxa"/>
        </w:tcPr>
        <w:p w14:paraId="32301802" w14:textId="77777777" w:rsidR="00D014E1" w:rsidRPr="00937DB0" w:rsidRDefault="00D014E1" w:rsidP="004055DE">
          <w:pPr>
            <w:pStyle w:val="Prrafodelista"/>
          </w:pPr>
          <w:r>
            <w:fldChar w:fldCharType="begin"/>
          </w:r>
          <w:r>
            <w:instrText xml:space="preserve"> PAGE   \* MERGEFORMAT </w:instrText>
          </w:r>
          <w:r>
            <w:fldChar w:fldCharType="separate"/>
          </w:r>
          <w:r w:rsidR="009316B1">
            <w:rPr>
              <w:noProof/>
            </w:rPr>
            <w:t>12</w:t>
          </w:r>
          <w:r>
            <w:rPr>
              <w:noProof/>
            </w:rPr>
            <w:fldChar w:fldCharType="end"/>
          </w:r>
        </w:p>
      </w:tc>
      <w:tc>
        <w:tcPr>
          <w:tcW w:w="8145" w:type="dxa"/>
          <w:noWrap/>
        </w:tcPr>
        <w:p w14:paraId="7A15C1DE" w14:textId="77777777" w:rsidR="00D014E1" w:rsidRPr="008E434C" w:rsidRDefault="00D014E1" w:rsidP="004055DE">
          <w:pPr>
            <w:pStyle w:val="Prrafodelista"/>
            <w:jc w:val="right"/>
          </w:pPr>
          <w:r>
            <w:t xml:space="preserve">Título de la tesis </w:t>
          </w:r>
          <w:r w:rsidRPr="00321A0C">
            <w:rPr>
              <w:rFonts w:cs="Arial"/>
              <w:szCs w:val="22"/>
            </w:rPr>
            <w:t>o trabajo de investigación</w:t>
          </w:r>
        </w:p>
      </w:tc>
    </w:tr>
  </w:tbl>
  <w:p w14:paraId="419A660B" w14:textId="77777777" w:rsidR="00D014E1" w:rsidRPr="00937DB0" w:rsidRDefault="00D014E1"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8E434C" w14:paraId="45F90444" w14:textId="77777777" w:rsidTr="008E434C">
      <w:tc>
        <w:tcPr>
          <w:tcW w:w="7686" w:type="dxa"/>
        </w:tcPr>
        <w:p w14:paraId="31CA25C8" w14:textId="77777777" w:rsidR="00D014E1" w:rsidRPr="008E434C" w:rsidRDefault="00D014E1" w:rsidP="004055DE">
          <w:pPr>
            <w:pStyle w:val="Prrafodelista"/>
          </w:pPr>
          <w:r>
            <w:t>Capítulo 1</w:t>
          </w:r>
        </w:p>
      </w:tc>
      <w:tc>
        <w:tcPr>
          <w:tcW w:w="1103" w:type="dxa"/>
          <w:noWrap/>
        </w:tcPr>
        <w:p w14:paraId="33184AC4" w14:textId="77777777" w:rsidR="00D014E1" w:rsidRPr="008E434C" w:rsidRDefault="00D014E1" w:rsidP="004055DE">
          <w:pPr>
            <w:pStyle w:val="Prrafodelista"/>
            <w:jc w:val="right"/>
          </w:pPr>
          <w:r>
            <w:fldChar w:fldCharType="begin"/>
          </w:r>
          <w:r>
            <w:instrText xml:space="preserve"> PAGE   \* MERGEFORMAT </w:instrText>
          </w:r>
          <w:r>
            <w:fldChar w:fldCharType="separate"/>
          </w:r>
          <w:r w:rsidR="009316B1">
            <w:rPr>
              <w:noProof/>
            </w:rPr>
            <w:t>11</w:t>
          </w:r>
          <w:r>
            <w:rPr>
              <w:noProof/>
            </w:rPr>
            <w:fldChar w:fldCharType="end"/>
          </w:r>
        </w:p>
      </w:tc>
    </w:tr>
  </w:tbl>
  <w:p w14:paraId="7D256DFB" w14:textId="77777777" w:rsidR="00D014E1" w:rsidRPr="003B3EB1" w:rsidRDefault="00D014E1"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D014E1" w:rsidRPr="003B3EB1" w:rsidRDefault="00D014E1"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D014E1" w:rsidRPr="00187CB1" w14:paraId="2E18CE68" w14:textId="77777777" w:rsidTr="006E0D9E">
      <w:tc>
        <w:tcPr>
          <w:tcW w:w="626" w:type="dxa"/>
        </w:tcPr>
        <w:p w14:paraId="346E6EB6" w14:textId="77777777" w:rsidR="00D014E1" w:rsidRPr="00187CB1" w:rsidRDefault="00D014E1"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9316B1" w:rsidRPr="009316B1">
            <w:rPr>
              <w:noProof/>
            </w:rPr>
            <w:t>22</w:t>
          </w:r>
          <w:r w:rsidRPr="00187CB1">
            <w:rPr>
              <w:szCs w:val="22"/>
            </w:rPr>
            <w:fldChar w:fldCharType="end"/>
          </w:r>
        </w:p>
      </w:tc>
      <w:tc>
        <w:tcPr>
          <w:tcW w:w="7951" w:type="dxa"/>
          <w:noWrap/>
        </w:tcPr>
        <w:p w14:paraId="0B9A00AE" w14:textId="77777777" w:rsidR="00D014E1" w:rsidRPr="00187CB1" w:rsidRDefault="00D014E1"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76" w:name="_Ref256693377"/>
      <w:bookmarkStart w:id="77" w:name="_Ref256693599"/>
      <w:bookmarkEnd w:id="76"/>
      <w:bookmarkEnd w:id="77"/>
    </w:tr>
  </w:tbl>
  <w:p w14:paraId="08B3324B" w14:textId="77777777" w:rsidR="00D014E1" w:rsidRPr="00937DB0" w:rsidRDefault="00D014E1"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A8021E" w14:paraId="18FA1175" w14:textId="77777777" w:rsidTr="008E434C">
      <w:tc>
        <w:tcPr>
          <w:tcW w:w="7686" w:type="dxa"/>
        </w:tcPr>
        <w:p w14:paraId="6EA6E1EC" w14:textId="7B9B59A3" w:rsidR="00D014E1" w:rsidRPr="00A8021E" w:rsidRDefault="00D014E1"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D014E1" w:rsidRPr="00A8021E" w:rsidRDefault="00D014E1"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9316B1">
            <w:rPr>
              <w:rFonts w:cs="Arial"/>
              <w:noProof/>
              <w:szCs w:val="22"/>
            </w:rPr>
            <w:t>25</w:t>
          </w:r>
          <w:r w:rsidRPr="00A8021E">
            <w:rPr>
              <w:rFonts w:cs="Arial"/>
              <w:szCs w:val="22"/>
            </w:rPr>
            <w:fldChar w:fldCharType="end"/>
          </w:r>
        </w:p>
      </w:tc>
    </w:tr>
  </w:tbl>
  <w:p w14:paraId="4C7C7F15" w14:textId="77777777" w:rsidR="00D014E1" w:rsidRPr="003B3EB1" w:rsidRDefault="00D014E1"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D014E1" w:rsidRPr="003B3EB1" w:rsidRDefault="00D014E1"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D014E1" w:rsidRPr="00717B80" w14:paraId="1C95A653" w14:textId="77777777" w:rsidTr="000C49DC">
      <w:tc>
        <w:tcPr>
          <w:tcW w:w="644" w:type="dxa"/>
        </w:tcPr>
        <w:p w14:paraId="685B2E78" w14:textId="77777777" w:rsidR="00D014E1" w:rsidRPr="00717B80" w:rsidRDefault="00D014E1"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Pr="00701546">
            <w:rPr>
              <w:noProof/>
            </w:rPr>
            <w:t>14</w:t>
          </w:r>
          <w:r w:rsidRPr="00717B80">
            <w:rPr>
              <w:szCs w:val="22"/>
            </w:rPr>
            <w:fldChar w:fldCharType="end"/>
          </w:r>
        </w:p>
      </w:tc>
      <w:tc>
        <w:tcPr>
          <w:tcW w:w="8145" w:type="dxa"/>
          <w:noWrap/>
        </w:tcPr>
        <w:p w14:paraId="0D1292C7" w14:textId="77777777" w:rsidR="00D014E1" w:rsidRPr="00717B80" w:rsidRDefault="00D014E1" w:rsidP="00717B80">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341A8350" w14:textId="77777777" w:rsidR="00D014E1" w:rsidRPr="00937DB0" w:rsidRDefault="00D014E1"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717B80" w14:paraId="068C4519" w14:textId="77777777" w:rsidTr="008E434C">
      <w:tc>
        <w:tcPr>
          <w:tcW w:w="7686" w:type="dxa"/>
        </w:tcPr>
        <w:p w14:paraId="59843F7B" w14:textId="4280B50A" w:rsidR="00D014E1" w:rsidRPr="00717B80" w:rsidRDefault="00D014E1" w:rsidP="00076FC6">
          <w:pPr>
            <w:pStyle w:val="Prrafodelista"/>
          </w:pPr>
          <w:r>
            <w:fldChar w:fldCharType="begin"/>
          </w:r>
          <w:r>
            <w:instrText xml:space="preserve"> REF _Ref256693964 \h </w:instrText>
          </w:r>
          <w:r>
            <w:fldChar w:fldCharType="separate"/>
          </w:r>
          <w:r>
            <w:t>C</w:t>
          </w:r>
          <w:r>
            <w:fldChar w:fldCharType="end"/>
          </w:r>
          <w:r>
            <w:t>apítulo 3</w:t>
          </w:r>
        </w:p>
      </w:tc>
      <w:tc>
        <w:tcPr>
          <w:tcW w:w="1103" w:type="dxa"/>
          <w:noWrap/>
        </w:tcPr>
        <w:p w14:paraId="41842BAC" w14:textId="77777777" w:rsidR="00D014E1" w:rsidRPr="00717B80" w:rsidRDefault="00D014E1"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Pr>
              <w:noProof/>
              <w:szCs w:val="22"/>
            </w:rPr>
            <w:t>15</w:t>
          </w:r>
          <w:r w:rsidRPr="00717B80">
            <w:rPr>
              <w:szCs w:val="22"/>
            </w:rPr>
            <w:fldChar w:fldCharType="end"/>
          </w:r>
        </w:p>
      </w:tc>
    </w:tr>
  </w:tbl>
  <w:p w14:paraId="4E437ADE" w14:textId="77777777" w:rsidR="00D014E1" w:rsidRPr="003B3EB1" w:rsidRDefault="00D014E1"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06FD6" w14:textId="77777777" w:rsidR="00D014E1" w:rsidRPr="003B3EB1" w:rsidRDefault="00D014E1"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D014E1" w:rsidRPr="00717B80" w14:paraId="3332FF4B" w14:textId="77777777" w:rsidTr="000C49DC">
      <w:tc>
        <w:tcPr>
          <w:tcW w:w="644" w:type="dxa"/>
        </w:tcPr>
        <w:p w14:paraId="4FDFA8A4" w14:textId="77777777" w:rsidR="00D014E1" w:rsidRPr="00717B80" w:rsidRDefault="00D014E1"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9316B1" w:rsidRPr="009316B1">
            <w:rPr>
              <w:noProof/>
            </w:rPr>
            <w:t>32</w:t>
          </w:r>
          <w:r w:rsidRPr="00717B80">
            <w:rPr>
              <w:szCs w:val="22"/>
            </w:rPr>
            <w:fldChar w:fldCharType="end"/>
          </w:r>
        </w:p>
      </w:tc>
      <w:tc>
        <w:tcPr>
          <w:tcW w:w="8145" w:type="dxa"/>
          <w:noWrap/>
        </w:tcPr>
        <w:p w14:paraId="5255733E" w14:textId="5FFA1497" w:rsidR="00D014E1" w:rsidRPr="00717B80" w:rsidRDefault="00D014E1" w:rsidP="00717B80">
          <w:pPr>
            <w:pStyle w:val="Prrafodelista"/>
            <w:jc w:val="right"/>
          </w:pPr>
        </w:p>
      </w:tc>
    </w:tr>
  </w:tbl>
  <w:p w14:paraId="4678BE0E" w14:textId="77777777" w:rsidR="00D014E1" w:rsidRPr="00937DB0" w:rsidRDefault="00D014E1"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D014E1" w:rsidRPr="006573E3" w14:paraId="473EC253" w14:textId="77777777" w:rsidTr="006F1C16">
      <w:tc>
        <w:tcPr>
          <w:tcW w:w="7686" w:type="dxa"/>
        </w:tcPr>
        <w:p w14:paraId="19EE7DA7" w14:textId="77777777" w:rsidR="00D014E1" w:rsidRPr="006573E3" w:rsidRDefault="00D014E1"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D014E1" w:rsidRPr="006573E3" w:rsidRDefault="00D014E1"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4BB3">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D014E1" w:rsidRPr="00533AF9" w:rsidRDefault="00D014E1"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717B80" w14:paraId="78CFAB36" w14:textId="77777777" w:rsidTr="008E434C">
      <w:tc>
        <w:tcPr>
          <w:tcW w:w="7686" w:type="dxa"/>
        </w:tcPr>
        <w:p w14:paraId="64FED25A" w14:textId="77777777" w:rsidR="00D014E1" w:rsidRPr="00717B80" w:rsidRDefault="00D014E1" w:rsidP="00076FC6">
          <w:pPr>
            <w:pStyle w:val="Prrafodelista"/>
          </w:pPr>
          <w:r>
            <w:t>Capítulo (…)</w:t>
          </w:r>
        </w:p>
      </w:tc>
      <w:tc>
        <w:tcPr>
          <w:tcW w:w="1103" w:type="dxa"/>
          <w:noWrap/>
        </w:tcPr>
        <w:p w14:paraId="1ED8A8C7" w14:textId="77777777" w:rsidR="00D014E1" w:rsidRPr="00717B80" w:rsidRDefault="00D014E1"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9316B1">
            <w:rPr>
              <w:noProof/>
              <w:szCs w:val="22"/>
            </w:rPr>
            <w:t>31</w:t>
          </w:r>
          <w:r w:rsidRPr="00717B80">
            <w:rPr>
              <w:szCs w:val="22"/>
            </w:rPr>
            <w:fldChar w:fldCharType="end"/>
          </w:r>
        </w:p>
      </w:tc>
    </w:tr>
  </w:tbl>
  <w:p w14:paraId="51E83D6A" w14:textId="77777777" w:rsidR="00D014E1" w:rsidRPr="003B3EB1" w:rsidRDefault="00D014E1"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D014E1" w:rsidRPr="003B3EB1" w:rsidRDefault="00D014E1"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D014E1" w:rsidRPr="00937DB0" w14:paraId="30F69D04" w14:textId="77777777" w:rsidTr="000C49DC">
      <w:tc>
        <w:tcPr>
          <w:tcW w:w="644" w:type="dxa"/>
        </w:tcPr>
        <w:p w14:paraId="2ACDE6E5" w14:textId="77777777" w:rsidR="00D014E1" w:rsidRPr="00937DB0" w:rsidRDefault="00D014E1"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D014E1" w:rsidRPr="00937DB0" w:rsidRDefault="00D014E1"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D014E1" w:rsidRPr="00937DB0" w:rsidRDefault="00D014E1"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937DB0" w14:paraId="0EC1C37E" w14:textId="77777777" w:rsidTr="008E434C">
      <w:tc>
        <w:tcPr>
          <w:tcW w:w="7686" w:type="dxa"/>
        </w:tcPr>
        <w:p w14:paraId="02861347" w14:textId="0E81464F" w:rsidR="00D014E1" w:rsidRPr="00937DB0" w:rsidRDefault="00D014E1"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D014E1" w:rsidRPr="00937DB0" w:rsidRDefault="00D014E1"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D014E1" w:rsidRPr="003B3EB1" w:rsidRDefault="00D014E1"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D014E1" w:rsidRPr="003B3EB1" w:rsidRDefault="00D014E1"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D014E1" w:rsidRPr="00A8021E" w14:paraId="248BADCD" w14:textId="77777777" w:rsidTr="000C49DC">
      <w:tc>
        <w:tcPr>
          <w:tcW w:w="644" w:type="dxa"/>
        </w:tcPr>
        <w:p w14:paraId="76A7C0B3" w14:textId="77777777" w:rsidR="00D014E1" w:rsidRPr="00A8021E" w:rsidRDefault="00D014E1"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D014E1" w:rsidRPr="00A8021E" w:rsidRDefault="00D014E1"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D014E1" w:rsidRPr="00937DB0" w:rsidRDefault="00D014E1"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A8021E" w14:paraId="235721D5" w14:textId="77777777" w:rsidTr="008E434C">
      <w:tc>
        <w:tcPr>
          <w:tcW w:w="7686" w:type="dxa"/>
        </w:tcPr>
        <w:p w14:paraId="6D89DB48" w14:textId="77777777" w:rsidR="00D014E1" w:rsidRPr="00A8021E" w:rsidRDefault="00D014E1"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D014E1" w:rsidRPr="00A8021E" w:rsidRDefault="00D014E1"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D014E1" w:rsidRPr="003B3EB1" w:rsidRDefault="00D014E1"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D014E1" w:rsidRPr="003B3EB1" w:rsidRDefault="00D014E1"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D014E1" w:rsidRPr="00A8021E" w14:paraId="360FFBBB" w14:textId="77777777" w:rsidTr="000C49DC">
      <w:tc>
        <w:tcPr>
          <w:tcW w:w="644" w:type="dxa"/>
        </w:tcPr>
        <w:p w14:paraId="478689E6" w14:textId="77777777" w:rsidR="00D014E1" w:rsidRPr="00A8021E" w:rsidRDefault="00D014E1"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D014E1" w:rsidRPr="00A8021E" w:rsidRDefault="00D014E1"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D014E1" w:rsidRPr="00937DB0" w:rsidRDefault="00D014E1"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A8021E" w14:paraId="108CA324" w14:textId="77777777" w:rsidTr="008E434C">
      <w:tc>
        <w:tcPr>
          <w:tcW w:w="7686" w:type="dxa"/>
        </w:tcPr>
        <w:p w14:paraId="5CF173BA" w14:textId="77777777" w:rsidR="00D014E1" w:rsidRPr="00A8021E" w:rsidRDefault="00D014E1"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D014E1" w:rsidRPr="00A8021E" w:rsidRDefault="00D014E1"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D014E1" w:rsidRPr="003B3EB1" w:rsidRDefault="00D014E1" w:rsidP="00C139F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D014E1" w:rsidRPr="00533AF9" w:rsidRDefault="00D014E1" w:rsidP="00D10281">
    <w:pPr>
      <w:pStyle w:val="Encabezado"/>
      <w:spacing w:after="0"/>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D014E1" w:rsidRPr="003B3EB1" w:rsidRDefault="00D014E1" w:rsidP="00C139F2">
    <w:pPr>
      <w:pStyle w:val="Encabezado"/>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D014E1" w:rsidRPr="00A8021E" w14:paraId="4C57BA22" w14:textId="77777777" w:rsidTr="000C49DC">
      <w:tc>
        <w:tcPr>
          <w:tcW w:w="644" w:type="dxa"/>
        </w:tcPr>
        <w:p w14:paraId="10976968" w14:textId="77777777" w:rsidR="00D014E1" w:rsidRPr="00A8021E" w:rsidRDefault="00D014E1"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361F00">
            <w:rPr>
              <w:rFonts w:cs="Arial"/>
              <w:b w:val="0"/>
              <w:noProof/>
              <w:color w:val="auto"/>
              <w:sz w:val="22"/>
              <w:szCs w:val="22"/>
            </w:rPr>
            <w:t>40</w:t>
          </w:r>
          <w:r w:rsidRPr="00A8021E">
            <w:rPr>
              <w:rFonts w:cs="Arial"/>
              <w:b w:val="0"/>
              <w:color w:val="auto"/>
              <w:sz w:val="22"/>
              <w:szCs w:val="22"/>
            </w:rPr>
            <w:fldChar w:fldCharType="end"/>
          </w:r>
        </w:p>
      </w:tc>
      <w:tc>
        <w:tcPr>
          <w:tcW w:w="8145" w:type="dxa"/>
          <w:noWrap/>
        </w:tcPr>
        <w:p w14:paraId="1BB365DE" w14:textId="77777777" w:rsidR="00D014E1" w:rsidRPr="00A8021E" w:rsidRDefault="00D014E1"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D014E1" w:rsidRPr="00937DB0" w:rsidRDefault="00D014E1" w:rsidP="00937DB0">
    <w:pPr>
      <w:pStyle w:val="Encabezado"/>
      <w:spacing w:after="0"/>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A8021E" w14:paraId="5AD2EF6E" w14:textId="77777777" w:rsidTr="008E434C">
      <w:tc>
        <w:tcPr>
          <w:tcW w:w="7686" w:type="dxa"/>
        </w:tcPr>
        <w:p w14:paraId="4D903A96" w14:textId="77777777" w:rsidR="00D014E1" w:rsidRPr="00A8021E" w:rsidRDefault="00D014E1"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D014E1" w:rsidRPr="00A8021E" w:rsidRDefault="00D014E1"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361F00">
            <w:rPr>
              <w:rFonts w:cs="Arial"/>
              <w:b w:val="0"/>
              <w:noProof/>
              <w:color w:val="auto"/>
              <w:sz w:val="22"/>
              <w:szCs w:val="22"/>
            </w:rPr>
            <w:t>41</w:t>
          </w:r>
          <w:r w:rsidRPr="00A8021E">
            <w:rPr>
              <w:rFonts w:cs="Arial"/>
              <w:b w:val="0"/>
              <w:color w:val="auto"/>
              <w:sz w:val="22"/>
              <w:szCs w:val="22"/>
            </w:rPr>
            <w:fldChar w:fldCharType="end"/>
          </w:r>
        </w:p>
      </w:tc>
    </w:tr>
  </w:tbl>
  <w:p w14:paraId="69384293" w14:textId="77777777" w:rsidR="00D014E1" w:rsidRPr="003B3EB1" w:rsidRDefault="00D014E1" w:rsidP="00C139F2">
    <w:pPr>
      <w:pStyle w:val="Encabezado"/>
    </w:pPr>
  </w:p>
  <w:p w14:paraId="2E5EE5A8" w14:textId="77777777" w:rsidR="00D014E1" w:rsidRDefault="00D014E1"/>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D014E1" w:rsidRPr="006573E3" w14:paraId="5FECD261" w14:textId="77777777" w:rsidTr="00BB3C1A">
      <w:tc>
        <w:tcPr>
          <w:tcW w:w="6613" w:type="dxa"/>
        </w:tcPr>
        <w:p w14:paraId="1EB16ADD" w14:textId="77777777" w:rsidR="00D014E1" w:rsidRPr="006573E3" w:rsidRDefault="00D014E1"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D014E1" w:rsidRPr="006573E3" w:rsidRDefault="00D014E1" w:rsidP="000C0226">
          <w:pPr>
            <w:pStyle w:val="Encabezado"/>
            <w:spacing w:after="0"/>
            <w:rPr>
              <w:rFonts w:cs="Arial"/>
              <w:b w:val="0"/>
              <w:color w:val="auto"/>
              <w:sz w:val="22"/>
              <w:szCs w:val="22"/>
            </w:rPr>
          </w:pPr>
        </w:p>
      </w:tc>
      <w:tc>
        <w:tcPr>
          <w:tcW w:w="1151" w:type="dxa"/>
          <w:noWrap/>
        </w:tcPr>
        <w:p w14:paraId="75A1EC22" w14:textId="77777777" w:rsidR="00D014E1" w:rsidRPr="006573E3" w:rsidRDefault="00D014E1"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4BB3">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D014E1" w:rsidRPr="00533AF9" w:rsidRDefault="00D014E1"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D014E1" w:rsidRPr="006573E3" w14:paraId="77E51EEA" w14:textId="77777777" w:rsidTr="000C0226">
      <w:tc>
        <w:tcPr>
          <w:tcW w:w="709" w:type="dxa"/>
        </w:tcPr>
        <w:p w14:paraId="11CE1047" w14:textId="77777777" w:rsidR="00D014E1" w:rsidRPr="006573E3" w:rsidRDefault="00D014E1"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D014E1" w:rsidRPr="006573E3" w:rsidRDefault="00D014E1"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D014E1" w:rsidRPr="00937DB0" w:rsidRDefault="00D014E1"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D014E1" w:rsidRPr="006573E3" w14:paraId="16586743" w14:textId="77777777" w:rsidTr="000C0226">
      <w:tc>
        <w:tcPr>
          <w:tcW w:w="7670" w:type="dxa"/>
        </w:tcPr>
        <w:p w14:paraId="0051532F" w14:textId="77777777" w:rsidR="00D014E1" w:rsidRPr="006573E3" w:rsidRDefault="00D014E1"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D014E1" w:rsidRPr="006573E3" w:rsidRDefault="00D014E1"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4BB3">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D014E1" w:rsidRPr="00533AF9" w:rsidRDefault="00D014E1"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D014E1" w:rsidRPr="006573E3" w14:paraId="4EA5E5CB" w14:textId="77777777" w:rsidTr="000C49DC">
      <w:tc>
        <w:tcPr>
          <w:tcW w:w="644" w:type="dxa"/>
        </w:tcPr>
        <w:p w14:paraId="73F4FD39" w14:textId="77777777" w:rsidR="00D014E1" w:rsidRPr="006573E3" w:rsidRDefault="00D014E1"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4BB3">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D014E1" w:rsidRPr="006573E3" w:rsidRDefault="00D014E1"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D014E1" w:rsidRPr="00937DB0" w:rsidRDefault="00D014E1"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014E1" w:rsidRPr="00A8021E" w14:paraId="2AE003A3" w14:textId="77777777" w:rsidTr="006F1C16">
      <w:tc>
        <w:tcPr>
          <w:tcW w:w="7686" w:type="dxa"/>
        </w:tcPr>
        <w:p w14:paraId="6B3536F8" w14:textId="62EFCE61" w:rsidR="00D014E1" w:rsidRPr="00A8021E" w:rsidRDefault="00D014E1"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D014E1" w:rsidRPr="00A8021E" w:rsidRDefault="00D014E1"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4BB3">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D014E1" w:rsidRPr="00533AF9" w:rsidRDefault="00D014E1"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D014E1" w:rsidRPr="00B7079E" w:rsidRDefault="00D014E1"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6">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4C911C4F"/>
    <w:multiLevelType w:val="multilevel"/>
    <w:tmpl w:val="AAD8C2D0"/>
    <w:lvl w:ilvl="0">
      <w:start w:val="1"/>
      <w:numFmt w:val="decimal"/>
      <w:pStyle w:val="Ttulo1"/>
      <w:lvlText w:val="%1."/>
      <w:lvlJc w:val="left"/>
      <w:pPr>
        <w:ind w:left="2061" w:hanging="360"/>
      </w:pPr>
      <w:rPr>
        <w:rFonts w:hint="default"/>
      </w:rPr>
    </w:lvl>
    <w:lvl w:ilvl="1">
      <w:start w:val="1"/>
      <w:numFmt w:val="decimal"/>
      <w:pStyle w:val="Ttulo2"/>
      <w:lvlText w:val="%1.%2"/>
      <w:lvlJc w:val="left"/>
      <w:pPr>
        <w:ind w:left="1569"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1">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0"/>
  </w:num>
  <w:num w:numId="2">
    <w:abstractNumId w:val="8"/>
  </w:num>
  <w:num w:numId="3">
    <w:abstractNumId w:val="5"/>
  </w:num>
  <w:num w:numId="4">
    <w:abstractNumId w:val="13"/>
  </w:num>
  <w:num w:numId="5">
    <w:abstractNumId w:val="4"/>
  </w:num>
  <w:num w:numId="6">
    <w:abstractNumId w:val="6"/>
  </w:num>
  <w:num w:numId="7">
    <w:abstractNumId w:val="11"/>
  </w:num>
  <w:num w:numId="8">
    <w:abstractNumId w:val="7"/>
  </w:num>
  <w:num w:numId="9">
    <w:abstractNumId w:val="9"/>
  </w:num>
  <w:num w:numId="10">
    <w:abstractNumId w:val="8"/>
    <w:lvlOverride w:ilvl="0">
      <w:startOverride w:val="1"/>
    </w:lvlOverride>
  </w:num>
  <w:num w:numId="11">
    <w:abstractNumId w:val="0"/>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num>
  <w:num w:numId="16">
    <w:abstractNumId w:val="10"/>
  </w:num>
  <w:num w:numId="17">
    <w:abstractNumId w:val="12"/>
  </w:num>
  <w:num w:numId="18">
    <w:abstractNumId w:val="3"/>
  </w:num>
  <w:num w:numId="19">
    <w:abstractNumId w:val="1"/>
  </w:num>
  <w:num w:numId="2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601"/>
    <w:rsid w:val="00004FEC"/>
    <w:rsid w:val="00007CFE"/>
    <w:rsid w:val="0001289E"/>
    <w:rsid w:val="00014B0B"/>
    <w:rsid w:val="0001658E"/>
    <w:rsid w:val="000218DE"/>
    <w:rsid w:val="00023BEA"/>
    <w:rsid w:val="000312AD"/>
    <w:rsid w:val="00036B37"/>
    <w:rsid w:val="00036CB2"/>
    <w:rsid w:val="00040BCB"/>
    <w:rsid w:val="000412B6"/>
    <w:rsid w:val="00041885"/>
    <w:rsid w:val="00041E5C"/>
    <w:rsid w:val="0004385A"/>
    <w:rsid w:val="00046C28"/>
    <w:rsid w:val="00046E45"/>
    <w:rsid w:val="00051348"/>
    <w:rsid w:val="0005159C"/>
    <w:rsid w:val="00053405"/>
    <w:rsid w:val="0005546F"/>
    <w:rsid w:val="00055FAB"/>
    <w:rsid w:val="00062413"/>
    <w:rsid w:val="00064F19"/>
    <w:rsid w:val="00076FC6"/>
    <w:rsid w:val="000777AD"/>
    <w:rsid w:val="000806B5"/>
    <w:rsid w:val="00081DEA"/>
    <w:rsid w:val="000840FB"/>
    <w:rsid w:val="00090235"/>
    <w:rsid w:val="000918C8"/>
    <w:rsid w:val="0009351C"/>
    <w:rsid w:val="00093F4E"/>
    <w:rsid w:val="000948B8"/>
    <w:rsid w:val="000949F9"/>
    <w:rsid w:val="00094E59"/>
    <w:rsid w:val="0009577E"/>
    <w:rsid w:val="000A219F"/>
    <w:rsid w:val="000A3B29"/>
    <w:rsid w:val="000A442E"/>
    <w:rsid w:val="000A4BB3"/>
    <w:rsid w:val="000A6078"/>
    <w:rsid w:val="000A7EB7"/>
    <w:rsid w:val="000B000C"/>
    <w:rsid w:val="000B09FE"/>
    <w:rsid w:val="000B1399"/>
    <w:rsid w:val="000B5279"/>
    <w:rsid w:val="000C0226"/>
    <w:rsid w:val="000C15C3"/>
    <w:rsid w:val="000C2379"/>
    <w:rsid w:val="000C49DC"/>
    <w:rsid w:val="000C54BE"/>
    <w:rsid w:val="000D121D"/>
    <w:rsid w:val="000D1E1D"/>
    <w:rsid w:val="000D252E"/>
    <w:rsid w:val="000D2769"/>
    <w:rsid w:val="000D28EF"/>
    <w:rsid w:val="000D2912"/>
    <w:rsid w:val="000D664F"/>
    <w:rsid w:val="000E2379"/>
    <w:rsid w:val="000E3148"/>
    <w:rsid w:val="000E5E47"/>
    <w:rsid w:val="00102C5D"/>
    <w:rsid w:val="00104509"/>
    <w:rsid w:val="001049C9"/>
    <w:rsid w:val="001052A4"/>
    <w:rsid w:val="00110B50"/>
    <w:rsid w:val="0011117B"/>
    <w:rsid w:val="001126C3"/>
    <w:rsid w:val="001143FE"/>
    <w:rsid w:val="001145F1"/>
    <w:rsid w:val="00115212"/>
    <w:rsid w:val="00115ED7"/>
    <w:rsid w:val="001207DD"/>
    <w:rsid w:val="00120E87"/>
    <w:rsid w:val="00120EC1"/>
    <w:rsid w:val="00120FA1"/>
    <w:rsid w:val="001222D5"/>
    <w:rsid w:val="00132487"/>
    <w:rsid w:val="001370CF"/>
    <w:rsid w:val="001413D9"/>
    <w:rsid w:val="0014372C"/>
    <w:rsid w:val="00146752"/>
    <w:rsid w:val="001468EA"/>
    <w:rsid w:val="00150185"/>
    <w:rsid w:val="00153EF8"/>
    <w:rsid w:val="00154F3C"/>
    <w:rsid w:val="00155CEB"/>
    <w:rsid w:val="00157F62"/>
    <w:rsid w:val="00160202"/>
    <w:rsid w:val="00164113"/>
    <w:rsid w:val="00164174"/>
    <w:rsid w:val="00164EC6"/>
    <w:rsid w:val="001668BF"/>
    <w:rsid w:val="00170025"/>
    <w:rsid w:val="00173E37"/>
    <w:rsid w:val="00177870"/>
    <w:rsid w:val="001778B9"/>
    <w:rsid w:val="00186B69"/>
    <w:rsid w:val="00187CB1"/>
    <w:rsid w:val="00190C97"/>
    <w:rsid w:val="001915D8"/>
    <w:rsid w:val="00192CA4"/>
    <w:rsid w:val="0019342A"/>
    <w:rsid w:val="00193D54"/>
    <w:rsid w:val="00193F65"/>
    <w:rsid w:val="00193FAC"/>
    <w:rsid w:val="0019442D"/>
    <w:rsid w:val="00194847"/>
    <w:rsid w:val="001A0BBE"/>
    <w:rsid w:val="001A1B53"/>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2927"/>
    <w:rsid w:val="001D2F9A"/>
    <w:rsid w:val="001D3A7A"/>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7BC5"/>
    <w:rsid w:val="00241BA2"/>
    <w:rsid w:val="0024577E"/>
    <w:rsid w:val="002507EE"/>
    <w:rsid w:val="00252821"/>
    <w:rsid w:val="0025574D"/>
    <w:rsid w:val="00256605"/>
    <w:rsid w:val="00256793"/>
    <w:rsid w:val="00257CB8"/>
    <w:rsid w:val="00257EA5"/>
    <w:rsid w:val="00263571"/>
    <w:rsid w:val="00271583"/>
    <w:rsid w:val="002728E7"/>
    <w:rsid w:val="0028037B"/>
    <w:rsid w:val="00282074"/>
    <w:rsid w:val="00282BB9"/>
    <w:rsid w:val="00285BAE"/>
    <w:rsid w:val="002865F1"/>
    <w:rsid w:val="0028786F"/>
    <w:rsid w:val="00294794"/>
    <w:rsid w:val="00294C7F"/>
    <w:rsid w:val="00294FA7"/>
    <w:rsid w:val="00295D6F"/>
    <w:rsid w:val="002A2A69"/>
    <w:rsid w:val="002A6B31"/>
    <w:rsid w:val="002A7AA7"/>
    <w:rsid w:val="002B00EF"/>
    <w:rsid w:val="002B4F81"/>
    <w:rsid w:val="002B59BA"/>
    <w:rsid w:val="002C199C"/>
    <w:rsid w:val="002C5718"/>
    <w:rsid w:val="002D45A1"/>
    <w:rsid w:val="002E08C6"/>
    <w:rsid w:val="002E1C06"/>
    <w:rsid w:val="002E46E5"/>
    <w:rsid w:val="002F0EC5"/>
    <w:rsid w:val="002F19DB"/>
    <w:rsid w:val="002F1A0E"/>
    <w:rsid w:val="002F1E17"/>
    <w:rsid w:val="002F20C5"/>
    <w:rsid w:val="002F38FD"/>
    <w:rsid w:val="002F4CF0"/>
    <w:rsid w:val="002F6FC5"/>
    <w:rsid w:val="002F7BC4"/>
    <w:rsid w:val="0030276F"/>
    <w:rsid w:val="0030375C"/>
    <w:rsid w:val="00303B10"/>
    <w:rsid w:val="003044FB"/>
    <w:rsid w:val="003062D9"/>
    <w:rsid w:val="00311FE1"/>
    <w:rsid w:val="00316A22"/>
    <w:rsid w:val="0032110A"/>
    <w:rsid w:val="00321322"/>
    <w:rsid w:val="00321A0C"/>
    <w:rsid w:val="00324659"/>
    <w:rsid w:val="00330211"/>
    <w:rsid w:val="00331AEB"/>
    <w:rsid w:val="00332260"/>
    <w:rsid w:val="00333EC1"/>
    <w:rsid w:val="003345ED"/>
    <w:rsid w:val="003369EE"/>
    <w:rsid w:val="003421CA"/>
    <w:rsid w:val="00342A76"/>
    <w:rsid w:val="0034331F"/>
    <w:rsid w:val="0035106C"/>
    <w:rsid w:val="0035163F"/>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A0A82"/>
    <w:rsid w:val="003A1EA4"/>
    <w:rsid w:val="003A2623"/>
    <w:rsid w:val="003A516A"/>
    <w:rsid w:val="003A52ED"/>
    <w:rsid w:val="003A57F9"/>
    <w:rsid w:val="003A5CA6"/>
    <w:rsid w:val="003B3EB1"/>
    <w:rsid w:val="003B75F4"/>
    <w:rsid w:val="003B7DC3"/>
    <w:rsid w:val="003C0D4C"/>
    <w:rsid w:val="003C1077"/>
    <w:rsid w:val="003C3F50"/>
    <w:rsid w:val="003C5595"/>
    <w:rsid w:val="003C55CE"/>
    <w:rsid w:val="003C6747"/>
    <w:rsid w:val="003D3AD9"/>
    <w:rsid w:val="003E0D31"/>
    <w:rsid w:val="003E2354"/>
    <w:rsid w:val="003E5756"/>
    <w:rsid w:val="003E7A3A"/>
    <w:rsid w:val="003F678D"/>
    <w:rsid w:val="003F70AE"/>
    <w:rsid w:val="0040063C"/>
    <w:rsid w:val="0040068B"/>
    <w:rsid w:val="00401E41"/>
    <w:rsid w:val="0040355A"/>
    <w:rsid w:val="004043A2"/>
    <w:rsid w:val="004055DE"/>
    <w:rsid w:val="00406274"/>
    <w:rsid w:val="00413090"/>
    <w:rsid w:val="004135C3"/>
    <w:rsid w:val="00416158"/>
    <w:rsid w:val="00421007"/>
    <w:rsid w:val="00423A79"/>
    <w:rsid w:val="00425249"/>
    <w:rsid w:val="00425B56"/>
    <w:rsid w:val="004279C2"/>
    <w:rsid w:val="00431484"/>
    <w:rsid w:val="00433883"/>
    <w:rsid w:val="00435DAE"/>
    <w:rsid w:val="00436B08"/>
    <w:rsid w:val="00440A5F"/>
    <w:rsid w:val="00442BF2"/>
    <w:rsid w:val="0044491B"/>
    <w:rsid w:val="004463A5"/>
    <w:rsid w:val="00446921"/>
    <w:rsid w:val="0044727E"/>
    <w:rsid w:val="00450675"/>
    <w:rsid w:val="0045342A"/>
    <w:rsid w:val="00454214"/>
    <w:rsid w:val="00456A95"/>
    <w:rsid w:val="00460055"/>
    <w:rsid w:val="0046134E"/>
    <w:rsid w:val="00461D64"/>
    <w:rsid w:val="00464734"/>
    <w:rsid w:val="004702D6"/>
    <w:rsid w:val="00472BB9"/>
    <w:rsid w:val="00474162"/>
    <w:rsid w:val="00474760"/>
    <w:rsid w:val="00475D19"/>
    <w:rsid w:val="00481EB1"/>
    <w:rsid w:val="0048239D"/>
    <w:rsid w:val="00486049"/>
    <w:rsid w:val="00491855"/>
    <w:rsid w:val="00491D98"/>
    <w:rsid w:val="00492518"/>
    <w:rsid w:val="00494A72"/>
    <w:rsid w:val="00495E0B"/>
    <w:rsid w:val="004963DD"/>
    <w:rsid w:val="004A0F6B"/>
    <w:rsid w:val="004B2D60"/>
    <w:rsid w:val="004B32B8"/>
    <w:rsid w:val="004B49ED"/>
    <w:rsid w:val="004B61F9"/>
    <w:rsid w:val="004C184C"/>
    <w:rsid w:val="004C3C91"/>
    <w:rsid w:val="004C51D7"/>
    <w:rsid w:val="004C5672"/>
    <w:rsid w:val="004D14FD"/>
    <w:rsid w:val="004D3DAB"/>
    <w:rsid w:val="004D4245"/>
    <w:rsid w:val="004D6123"/>
    <w:rsid w:val="004E2C18"/>
    <w:rsid w:val="004F20B6"/>
    <w:rsid w:val="004F2186"/>
    <w:rsid w:val="004F3340"/>
    <w:rsid w:val="004F3DF0"/>
    <w:rsid w:val="004F4155"/>
    <w:rsid w:val="004F4965"/>
    <w:rsid w:val="004F5F6D"/>
    <w:rsid w:val="005109B9"/>
    <w:rsid w:val="00513907"/>
    <w:rsid w:val="00521973"/>
    <w:rsid w:val="00523F31"/>
    <w:rsid w:val="00524893"/>
    <w:rsid w:val="00526935"/>
    <w:rsid w:val="00526CD0"/>
    <w:rsid w:val="005307EE"/>
    <w:rsid w:val="00530F39"/>
    <w:rsid w:val="00531AD2"/>
    <w:rsid w:val="00531B56"/>
    <w:rsid w:val="00533AF9"/>
    <w:rsid w:val="00534C06"/>
    <w:rsid w:val="0053506E"/>
    <w:rsid w:val="005352E6"/>
    <w:rsid w:val="005362B2"/>
    <w:rsid w:val="00541468"/>
    <w:rsid w:val="00542280"/>
    <w:rsid w:val="00547272"/>
    <w:rsid w:val="005507FD"/>
    <w:rsid w:val="00552AB2"/>
    <w:rsid w:val="005540E5"/>
    <w:rsid w:val="0055470B"/>
    <w:rsid w:val="00560156"/>
    <w:rsid w:val="00570B23"/>
    <w:rsid w:val="00572959"/>
    <w:rsid w:val="005804FD"/>
    <w:rsid w:val="0058118D"/>
    <w:rsid w:val="005814A5"/>
    <w:rsid w:val="00583968"/>
    <w:rsid w:val="00585C10"/>
    <w:rsid w:val="00591756"/>
    <w:rsid w:val="005A54F7"/>
    <w:rsid w:val="005A5625"/>
    <w:rsid w:val="005A73CD"/>
    <w:rsid w:val="005B2F44"/>
    <w:rsid w:val="005B36AC"/>
    <w:rsid w:val="005C1EBF"/>
    <w:rsid w:val="005C2A01"/>
    <w:rsid w:val="005C4B16"/>
    <w:rsid w:val="005C5711"/>
    <w:rsid w:val="005C72AB"/>
    <w:rsid w:val="005D0F75"/>
    <w:rsid w:val="005D1821"/>
    <w:rsid w:val="005D2A99"/>
    <w:rsid w:val="005D317E"/>
    <w:rsid w:val="005D3E91"/>
    <w:rsid w:val="005D5C7B"/>
    <w:rsid w:val="005E037D"/>
    <w:rsid w:val="005E10A1"/>
    <w:rsid w:val="005E1D14"/>
    <w:rsid w:val="005E27C1"/>
    <w:rsid w:val="005E307D"/>
    <w:rsid w:val="0060276F"/>
    <w:rsid w:val="00604127"/>
    <w:rsid w:val="00604C6F"/>
    <w:rsid w:val="00605016"/>
    <w:rsid w:val="00605F80"/>
    <w:rsid w:val="00607EE2"/>
    <w:rsid w:val="00610604"/>
    <w:rsid w:val="006113A9"/>
    <w:rsid w:val="00614701"/>
    <w:rsid w:val="00614EC0"/>
    <w:rsid w:val="00614FA4"/>
    <w:rsid w:val="006171E5"/>
    <w:rsid w:val="0062119D"/>
    <w:rsid w:val="0062378B"/>
    <w:rsid w:val="00624DE6"/>
    <w:rsid w:val="00627195"/>
    <w:rsid w:val="00635AA8"/>
    <w:rsid w:val="00636E48"/>
    <w:rsid w:val="00637E3B"/>
    <w:rsid w:val="00640112"/>
    <w:rsid w:val="00642617"/>
    <w:rsid w:val="00643750"/>
    <w:rsid w:val="0064587B"/>
    <w:rsid w:val="00646306"/>
    <w:rsid w:val="006510B8"/>
    <w:rsid w:val="00651275"/>
    <w:rsid w:val="0065219A"/>
    <w:rsid w:val="0065399E"/>
    <w:rsid w:val="006560C2"/>
    <w:rsid w:val="006573E3"/>
    <w:rsid w:val="0066160F"/>
    <w:rsid w:val="00663D6F"/>
    <w:rsid w:val="00666372"/>
    <w:rsid w:val="00675E7F"/>
    <w:rsid w:val="00676392"/>
    <w:rsid w:val="0068171A"/>
    <w:rsid w:val="00682F3A"/>
    <w:rsid w:val="0068313F"/>
    <w:rsid w:val="00683336"/>
    <w:rsid w:val="00684750"/>
    <w:rsid w:val="0068580F"/>
    <w:rsid w:val="00685AE8"/>
    <w:rsid w:val="00685D64"/>
    <w:rsid w:val="006934DB"/>
    <w:rsid w:val="00697E47"/>
    <w:rsid w:val="006A1BB2"/>
    <w:rsid w:val="006A3ABF"/>
    <w:rsid w:val="006B51C9"/>
    <w:rsid w:val="006B63C7"/>
    <w:rsid w:val="006C17EA"/>
    <w:rsid w:val="006C2600"/>
    <w:rsid w:val="006C2C3B"/>
    <w:rsid w:val="006C3A90"/>
    <w:rsid w:val="006C4571"/>
    <w:rsid w:val="006C7C13"/>
    <w:rsid w:val="006D0476"/>
    <w:rsid w:val="006D0DEC"/>
    <w:rsid w:val="006D651A"/>
    <w:rsid w:val="006E0D9E"/>
    <w:rsid w:val="006E3D32"/>
    <w:rsid w:val="006E433D"/>
    <w:rsid w:val="006E6B0A"/>
    <w:rsid w:val="006E6B61"/>
    <w:rsid w:val="006E6BCC"/>
    <w:rsid w:val="006E7905"/>
    <w:rsid w:val="006F0DCF"/>
    <w:rsid w:val="006F1C16"/>
    <w:rsid w:val="006F23DB"/>
    <w:rsid w:val="006F2520"/>
    <w:rsid w:val="006F3862"/>
    <w:rsid w:val="006F3F8D"/>
    <w:rsid w:val="006F6D33"/>
    <w:rsid w:val="00701546"/>
    <w:rsid w:val="00701ECC"/>
    <w:rsid w:val="00704525"/>
    <w:rsid w:val="0070742D"/>
    <w:rsid w:val="00714956"/>
    <w:rsid w:val="00715914"/>
    <w:rsid w:val="00717B80"/>
    <w:rsid w:val="00720353"/>
    <w:rsid w:val="007240D8"/>
    <w:rsid w:val="00724E0E"/>
    <w:rsid w:val="007254C7"/>
    <w:rsid w:val="00726C8F"/>
    <w:rsid w:val="00726DB2"/>
    <w:rsid w:val="007308EE"/>
    <w:rsid w:val="007411E2"/>
    <w:rsid w:val="00742962"/>
    <w:rsid w:val="0074296A"/>
    <w:rsid w:val="00743A6A"/>
    <w:rsid w:val="00743F2F"/>
    <w:rsid w:val="0074599A"/>
    <w:rsid w:val="00752E33"/>
    <w:rsid w:val="00754E9F"/>
    <w:rsid w:val="00756EE4"/>
    <w:rsid w:val="00757A02"/>
    <w:rsid w:val="007635DF"/>
    <w:rsid w:val="007654EF"/>
    <w:rsid w:val="00770CD1"/>
    <w:rsid w:val="00774B35"/>
    <w:rsid w:val="0078035D"/>
    <w:rsid w:val="00780843"/>
    <w:rsid w:val="00781D8D"/>
    <w:rsid w:val="007834A3"/>
    <w:rsid w:val="00783D4B"/>
    <w:rsid w:val="00783E84"/>
    <w:rsid w:val="00786702"/>
    <w:rsid w:val="00790749"/>
    <w:rsid w:val="007A108E"/>
    <w:rsid w:val="007A1398"/>
    <w:rsid w:val="007B13B7"/>
    <w:rsid w:val="007B3BAF"/>
    <w:rsid w:val="007B4EA5"/>
    <w:rsid w:val="007B62A6"/>
    <w:rsid w:val="007C18D6"/>
    <w:rsid w:val="007C2CFD"/>
    <w:rsid w:val="007C48BD"/>
    <w:rsid w:val="007C6EC8"/>
    <w:rsid w:val="007D02C4"/>
    <w:rsid w:val="007D240C"/>
    <w:rsid w:val="007D4808"/>
    <w:rsid w:val="007D4AE4"/>
    <w:rsid w:val="007D4BE9"/>
    <w:rsid w:val="007D7C78"/>
    <w:rsid w:val="007E0FEA"/>
    <w:rsid w:val="007E2317"/>
    <w:rsid w:val="007E3455"/>
    <w:rsid w:val="007E349B"/>
    <w:rsid w:val="007E3ABF"/>
    <w:rsid w:val="007E45FD"/>
    <w:rsid w:val="007F1DA5"/>
    <w:rsid w:val="007F35A4"/>
    <w:rsid w:val="00802049"/>
    <w:rsid w:val="00804ACB"/>
    <w:rsid w:val="008079C0"/>
    <w:rsid w:val="00810A42"/>
    <w:rsid w:val="0081267A"/>
    <w:rsid w:val="0081579D"/>
    <w:rsid w:val="00815F74"/>
    <w:rsid w:val="00817742"/>
    <w:rsid w:val="00817765"/>
    <w:rsid w:val="008201C2"/>
    <w:rsid w:val="008234DE"/>
    <w:rsid w:val="00830227"/>
    <w:rsid w:val="008338F6"/>
    <w:rsid w:val="00834560"/>
    <w:rsid w:val="00834CFB"/>
    <w:rsid w:val="00836307"/>
    <w:rsid w:val="008369FF"/>
    <w:rsid w:val="00836D81"/>
    <w:rsid w:val="00837525"/>
    <w:rsid w:val="00847718"/>
    <w:rsid w:val="00851F74"/>
    <w:rsid w:val="008522FF"/>
    <w:rsid w:val="008526DA"/>
    <w:rsid w:val="00852BE6"/>
    <w:rsid w:val="008563BD"/>
    <w:rsid w:val="00857078"/>
    <w:rsid w:val="00857543"/>
    <w:rsid w:val="00857F67"/>
    <w:rsid w:val="008605B1"/>
    <w:rsid w:val="008606A3"/>
    <w:rsid w:val="00860794"/>
    <w:rsid w:val="0086289E"/>
    <w:rsid w:val="00863945"/>
    <w:rsid w:val="00865AB9"/>
    <w:rsid w:val="00865AFD"/>
    <w:rsid w:val="00865D6A"/>
    <w:rsid w:val="00871C44"/>
    <w:rsid w:val="008736A3"/>
    <w:rsid w:val="00876F3B"/>
    <w:rsid w:val="00883B47"/>
    <w:rsid w:val="0088404C"/>
    <w:rsid w:val="008846B1"/>
    <w:rsid w:val="008852C0"/>
    <w:rsid w:val="008852D9"/>
    <w:rsid w:val="008852E9"/>
    <w:rsid w:val="00886C0C"/>
    <w:rsid w:val="0088710B"/>
    <w:rsid w:val="008907EC"/>
    <w:rsid w:val="00893BD1"/>
    <w:rsid w:val="00895011"/>
    <w:rsid w:val="008979D5"/>
    <w:rsid w:val="008A1C81"/>
    <w:rsid w:val="008A2B8E"/>
    <w:rsid w:val="008A2EBA"/>
    <w:rsid w:val="008A7A0B"/>
    <w:rsid w:val="008B3E0C"/>
    <w:rsid w:val="008C078A"/>
    <w:rsid w:val="008C0891"/>
    <w:rsid w:val="008C35A5"/>
    <w:rsid w:val="008C3AE0"/>
    <w:rsid w:val="008C62F5"/>
    <w:rsid w:val="008C6434"/>
    <w:rsid w:val="008D37D9"/>
    <w:rsid w:val="008D4C72"/>
    <w:rsid w:val="008D745C"/>
    <w:rsid w:val="008D7999"/>
    <w:rsid w:val="008E21A3"/>
    <w:rsid w:val="008E3B9A"/>
    <w:rsid w:val="008E434C"/>
    <w:rsid w:val="008F0148"/>
    <w:rsid w:val="008F01CE"/>
    <w:rsid w:val="008F07C9"/>
    <w:rsid w:val="008F1A39"/>
    <w:rsid w:val="008F36C4"/>
    <w:rsid w:val="008F5007"/>
    <w:rsid w:val="008F7AAF"/>
    <w:rsid w:val="00900701"/>
    <w:rsid w:val="009025DB"/>
    <w:rsid w:val="00910432"/>
    <w:rsid w:val="00914BC4"/>
    <w:rsid w:val="00915067"/>
    <w:rsid w:val="00915DCE"/>
    <w:rsid w:val="00920325"/>
    <w:rsid w:val="00923D8D"/>
    <w:rsid w:val="009257F7"/>
    <w:rsid w:val="00925C45"/>
    <w:rsid w:val="009269EA"/>
    <w:rsid w:val="00927DEC"/>
    <w:rsid w:val="009316B1"/>
    <w:rsid w:val="00931C4C"/>
    <w:rsid w:val="00933A88"/>
    <w:rsid w:val="00936C3A"/>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79AC"/>
    <w:rsid w:val="00973C75"/>
    <w:rsid w:val="00974E85"/>
    <w:rsid w:val="009763EF"/>
    <w:rsid w:val="00976F1B"/>
    <w:rsid w:val="00985B66"/>
    <w:rsid w:val="0098604E"/>
    <w:rsid w:val="00987599"/>
    <w:rsid w:val="0099548B"/>
    <w:rsid w:val="00995A1B"/>
    <w:rsid w:val="00995C8C"/>
    <w:rsid w:val="009960FF"/>
    <w:rsid w:val="00996109"/>
    <w:rsid w:val="00996BDC"/>
    <w:rsid w:val="009A5F02"/>
    <w:rsid w:val="009B4043"/>
    <w:rsid w:val="009B6361"/>
    <w:rsid w:val="009B710F"/>
    <w:rsid w:val="009B7862"/>
    <w:rsid w:val="009C66C0"/>
    <w:rsid w:val="009C72F1"/>
    <w:rsid w:val="009D34A7"/>
    <w:rsid w:val="009D589C"/>
    <w:rsid w:val="009E165F"/>
    <w:rsid w:val="009E1826"/>
    <w:rsid w:val="009E24BC"/>
    <w:rsid w:val="009E279C"/>
    <w:rsid w:val="009E47A4"/>
    <w:rsid w:val="009E66A7"/>
    <w:rsid w:val="009F1E53"/>
    <w:rsid w:val="009F3D99"/>
    <w:rsid w:val="009F4E09"/>
    <w:rsid w:val="00A021F2"/>
    <w:rsid w:val="00A07923"/>
    <w:rsid w:val="00A11C6E"/>
    <w:rsid w:val="00A12263"/>
    <w:rsid w:val="00A14AE6"/>
    <w:rsid w:val="00A20F26"/>
    <w:rsid w:val="00A21134"/>
    <w:rsid w:val="00A25993"/>
    <w:rsid w:val="00A2617F"/>
    <w:rsid w:val="00A32011"/>
    <w:rsid w:val="00A33BEA"/>
    <w:rsid w:val="00A34382"/>
    <w:rsid w:val="00A35A56"/>
    <w:rsid w:val="00A36E07"/>
    <w:rsid w:val="00A36E36"/>
    <w:rsid w:val="00A37BDC"/>
    <w:rsid w:val="00A40986"/>
    <w:rsid w:val="00A4437F"/>
    <w:rsid w:val="00A51660"/>
    <w:rsid w:val="00A525D1"/>
    <w:rsid w:val="00A611BF"/>
    <w:rsid w:val="00A635E7"/>
    <w:rsid w:val="00A66017"/>
    <w:rsid w:val="00A67F38"/>
    <w:rsid w:val="00A70359"/>
    <w:rsid w:val="00A72087"/>
    <w:rsid w:val="00A7378D"/>
    <w:rsid w:val="00A76C38"/>
    <w:rsid w:val="00A8021E"/>
    <w:rsid w:val="00A81455"/>
    <w:rsid w:val="00A8203C"/>
    <w:rsid w:val="00A82655"/>
    <w:rsid w:val="00A82813"/>
    <w:rsid w:val="00A8335C"/>
    <w:rsid w:val="00A837B2"/>
    <w:rsid w:val="00A84643"/>
    <w:rsid w:val="00A939F8"/>
    <w:rsid w:val="00A95176"/>
    <w:rsid w:val="00AA26AD"/>
    <w:rsid w:val="00AA43EF"/>
    <w:rsid w:val="00AB0D5C"/>
    <w:rsid w:val="00AB1012"/>
    <w:rsid w:val="00AB2CD3"/>
    <w:rsid w:val="00AB3304"/>
    <w:rsid w:val="00AB387D"/>
    <w:rsid w:val="00AB4758"/>
    <w:rsid w:val="00AB5DEC"/>
    <w:rsid w:val="00AB7750"/>
    <w:rsid w:val="00AC05B5"/>
    <w:rsid w:val="00AC2102"/>
    <w:rsid w:val="00AC3CE6"/>
    <w:rsid w:val="00AC4E71"/>
    <w:rsid w:val="00AC4FC5"/>
    <w:rsid w:val="00AC4FE8"/>
    <w:rsid w:val="00AC7C8E"/>
    <w:rsid w:val="00AD0BCF"/>
    <w:rsid w:val="00AD34BA"/>
    <w:rsid w:val="00AE0068"/>
    <w:rsid w:val="00AE35F0"/>
    <w:rsid w:val="00AE3954"/>
    <w:rsid w:val="00AE4379"/>
    <w:rsid w:val="00AE4F95"/>
    <w:rsid w:val="00AE572E"/>
    <w:rsid w:val="00AF1641"/>
    <w:rsid w:val="00AF21DA"/>
    <w:rsid w:val="00AF47A2"/>
    <w:rsid w:val="00AF49AA"/>
    <w:rsid w:val="00AF49E5"/>
    <w:rsid w:val="00AF612E"/>
    <w:rsid w:val="00AF6206"/>
    <w:rsid w:val="00AF76B2"/>
    <w:rsid w:val="00B032BC"/>
    <w:rsid w:val="00B05945"/>
    <w:rsid w:val="00B05BC2"/>
    <w:rsid w:val="00B1019D"/>
    <w:rsid w:val="00B12CDA"/>
    <w:rsid w:val="00B13701"/>
    <w:rsid w:val="00B20DB6"/>
    <w:rsid w:val="00B231D3"/>
    <w:rsid w:val="00B24E86"/>
    <w:rsid w:val="00B33785"/>
    <w:rsid w:val="00B342B9"/>
    <w:rsid w:val="00B350AA"/>
    <w:rsid w:val="00B35C71"/>
    <w:rsid w:val="00B36722"/>
    <w:rsid w:val="00B3694D"/>
    <w:rsid w:val="00B400A5"/>
    <w:rsid w:val="00B448B8"/>
    <w:rsid w:val="00B51FD2"/>
    <w:rsid w:val="00B52430"/>
    <w:rsid w:val="00B559F7"/>
    <w:rsid w:val="00B5718E"/>
    <w:rsid w:val="00B61AFC"/>
    <w:rsid w:val="00B62BE7"/>
    <w:rsid w:val="00B633F9"/>
    <w:rsid w:val="00B64AC5"/>
    <w:rsid w:val="00B65C6F"/>
    <w:rsid w:val="00B67643"/>
    <w:rsid w:val="00B67A7F"/>
    <w:rsid w:val="00B7079E"/>
    <w:rsid w:val="00B72960"/>
    <w:rsid w:val="00B72F5F"/>
    <w:rsid w:val="00B739F4"/>
    <w:rsid w:val="00B73A4A"/>
    <w:rsid w:val="00B802D5"/>
    <w:rsid w:val="00B80BF1"/>
    <w:rsid w:val="00B81DA6"/>
    <w:rsid w:val="00B820B8"/>
    <w:rsid w:val="00B865A6"/>
    <w:rsid w:val="00B924B1"/>
    <w:rsid w:val="00B935C9"/>
    <w:rsid w:val="00B94DD9"/>
    <w:rsid w:val="00B979B6"/>
    <w:rsid w:val="00BA4F6A"/>
    <w:rsid w:val="00BA517E"/>
    <w:rsid w:val="00BB112A"/>
    <w:rsid w:val="00BB1A5F"/>
    <w:rsid w:val="00BB3C1A"/>
    <w:rsid w:val="00BB49B4"/>
    <w:rsid w:val="00BC1751"/>
    <w:rsid w:val="00BC1DEC"/>
    <w:rsid w:val="00BC2C6D"/>
    <w:rsid w:val="00BC408C"/>
    <w:rsid w:val="00BC4B34"/>
    <w:rsid w:val="00BC702D"/>
    <w:rsid w:val="00BD046B"/>
    <w:rsid w:val="00BD1093"/>
    <w:rsid w:val="00BD1460"/>
    <w:rsid w:val="00BD6D4C"/>
    <w:rsid w:val="00BF2779"/>
    <w:rsid w:val="00BF4441"/>
    <w:rsid w:val="00BF5A2D"/>
    <w:rsid w:val="00BF612F"/>
    <w:rsid w:val="00C00966"/>
    <w:rsid w:val="00C01364"/>
    <w:rsid w:val="00C02CB8"/>
    <w:rsid w:val="00C040B0"/>
    <w:rsid w:val="00C04FAD"/>
    <w:rsid w:val="00C1232B"/>
    <w:rsid w:val="00C12DBC"/>
    <w:rsid w:val="00C13669"/>
    <w:rsid w:val="00C139F2"/>
    <w:rsid w:val="00C20111"/>
    <w:rsid w:val="00C224AE"/>
    <w:rsid w:val="00C22AC3"/>
    <w:rsid w:val="00C23D3F"/>
    <w:rsid w:val="00C2707E"/>
    <w:rsid w:val="00C27639"/>
    <w:rsid w:val="00C27D03"/>
    <w:rsid w:val="00C27D2D"/>
    <w:rsid w:val="00C33D10"/>
    <w:rsid w:val="00C37BC0"/>
    <w:rsid w:val="00C4101B"/>
    <w:rsid w:val="00C43853"/>
    <w:rsid w:val="00C44285"/>
    <w:rsid w:val="00C453E5"/>
    <w:rsid w:val="00C45E1F"/>
    <w:rsid w:val="00C50B29"/>
    <w:rsid w:val="00C532F4"/>
    <w:rsid w:val="00C544A9"/>
    <w:rsid w:val="00C554A4"/>
    <w:rsid w:val="00C55FD9"/>
    <w:rsid w:val="00C568A9"/>
    <w:rsid w:val="00C5776A"/>
    <w:rsid w:val="00C604C3"/>
    <w:rsid w:val="00C650CD"/>
    <w:rsid w:val="00C7115D"/>
    <w:rsid w:val="00C7321A"/>
    <w:rsid w:val="00C74684"/>
    <w:rsid w:val="00C7468C"/>
    <w:rsid w:val="00C74BEE"/>
    <w:rsid w:val="00C75019"/>
    <w:rsid w:val="00C76B3D"/>
    <w:rsid w:val="00C7716E"/>
    <w:rsid w:val="00C7745A"/>
    <w:rsid w:val="00C8001A"/>
    <w:rsid w:val="00C80386"/>
    <w:rsid w:val="00C862F1"/>
    <w:rsid w:val="00C875C4"/>
    <w:rsid w:val="00C914A8"/>
    <w:rsid w:val="00C921CA"/>
    <w:rsid w:val="00C94BC3"/>
    <w:rsid w:val="00CA4494"/>
    <w:rsid w:val="00CA61D3"/>
    <w:rsid w:val="00CA6A2A"/>
    <w:rsid w:val="00CB0699"/>
    <w:rsid w:val="00CB2609"/>
    <w:rsid w:val="00CB3707"/>
    <w:rsid w:val="00CB3785"/>
    <w:rsid w:val="00CB580D"/>
    <w:rsid w:val="00CB5D25"/>
    <w:rsid w:val="00CB661A"/>
    <w:rsid w:val="00CC0096"/>
    <w:rsid w:val="00CC287E"/>
    <w:rsid w:val="00CC3D34"/>
    <w:rsid w:val="00CC403D"/>
    <w:rsid w:val="00CC47D6"/>
    <w:rsid w:val="00CC6314"/>
    <w:rsid w:val="00CD4E80"/>
    <w:rsid w:val="00CD5EFD"/>
    <w:rsid w:val="00CD7F10"/>
    <w:rsid w:val="00CE2CA0"/>
    <w:rsid w:val="00CE3850"/>
    <w:rsid w:val="00CE4923"/>
    <w:rsid w:val="00CE7F7A"/>
    <w:rsid w:val="00CF4662"/>
    <w:rsid w:val="00CF4781"/>
    <w:rsid w:val="00CF71D2"/>
    <w:rsid w:val="00D014E1"/>
    <w:rsid w:val="00D10281"/>
    <w:rsid w:val="00D11308"/>
    <w:rsid w:val="00D20687"/>
    <w:rsid w:val="00D208FE"/>
    <w:rsid w:val="00D23611"/>
    <w:rsid w:val="00D30CCF"/>
    <w:rsid w:val="00D34B0E"/>
    <w:rsid w:val="00D3540C"/>
    <w:rsid w:val="00D43329"/>
    <w:rsid w:val="00D45838"/>
    <w:rsid w:val="00D54123"/>
    <w:rsid w:val="00D54966"/>
    <w:rsid w:val="00D56814"/>
    <w:rsid w:val="00D57CC6"/>
    <w:rsid w:val="00D62095"/>
    <w:rsid w:val="00D64707"/>
    <w:rsid w:val="00D64BB9"/>
    <w:rsid w:val="00D66581"/>
    <w:rsid w:val="00D6661B"/>
    <w:rsid w:val="00D7094A"/>
    <w:rsid w:val="00D722D0"/>
    <w:rsid w:val="00D74AD5"/>
    <w:rsid w:val="00D75B0B"/>
    <w:rsid w:val="00D761C5"/>
    <w:rsid w:val="00D80908"/>
    <w:rsid w:val="00D80F83"/>
    <w:rsid w:val="00D824C5"/>
    <w:rsid w:val="00D84B3A"/>
    <w:rsid w:val="00D86B2C"/>
    <w:rsid w:val="00D875B4"/>
    <w:rsid w:val="00D915F1"/>
    <w:rsid w:val="00D929D4"/>
    <w:rsid w:val="00D92E77"/>
    <w:rsid w:val="00D933F6"/>
    <w:rsid w:val="00D936D7"/>
    <w:rsid w:val="00D94838"/>
    <w:rsid w:val="00D97EC1"/>
    <w:rsid w:val="00DA21D1"/>
    <w:rsid w:val="00DA4390"/>
    <w:rsid w:val="00DA6E89"/>
    <w:rsid w:val="00DB5317"/>
    <w:rsid w:val="00DC0AD5"/>
    <w:rsid w:val="00DC0C89"/>
    <w:rsid w:val="00DC373D"/>
    <w:rsid w:val="00DC4D3E"/>
    <w:rsid w:val="00DC635A"/>
    <w:rsid w:val="00DC6BC9"/>
    <w:rsid w:val="00DC71A1"/>
    <w:rsid w:val="00DC79BC"/>
    <w:rsid w:val="00DD11FD"/>
    <w:rsid w:val="00DD2D77"/>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3D77"/>
    <w:rsid w:val="00E06E60"/>
    <w:rsid w:val="00E10DCA"/>
    <w:rsid w:val="00E11ABB"/>
    <w:rsid w:val="00E11D68"/>
    <w:rsid w:val="00E12ACE"/>
    <w:rsid w:val="00E13EF7"/>
    <w:rsid w:val="00E14B1E"/>
    <w:rsid w:val="00E15D41"/>
    <w:rsid w:val="00E20783"/>
    <w:rsid w:val="00E20CC2"/>
    <w:rsid w:val="00E20FF4"/>
    <w:rsid w:val="00E237F1"/>
    <w:rsid w:val="00E27B10"/>
    <w:rsid w:val="00E30291"/>
    <w:rsid w:val="00E33E0A"/>
    <w:rsid w:val="00E34CE8"/>
    <w:rsid w:val="00E35308"/>
    <w:rsid w:val="00E35622"/>
    <w:rsid w:val="00E35E6C"/>
    <w:rsid w:val="00E4082F"/>
    <w:rsid w:val="00E41BB1"/>
    <w:rsid w:val="00E5020D"/>
    <w:rsid w:val="00E51829"/>
    <w:rsid w:val="00E5365C"/>
    <w:rsid w:val="00E537BE"/>
    <w:rsid w:val="00E54704"/>
    <w:rsid w:val="00E5508B"/>
    <w:rsid w:val="00E65FCE"/>
    <w:rsid w:val="00E67B0E"/>
    <w:rsid w:val="00E7220C"/>
    <w:rsid w:val="00E77115"/>
    <w:rsid w:val="00E81EC8"/>
    <w:rsid w:val="00E83A0D"/>
    <w:rsid w:val="00E909B2"/>
    <w:rsid w:val="00E90C2A"/>
    <w:rsid w:val="00E91A85"/>
    <w:rsid w:val="00E9485A"/>
    <w:rsid w:val="00E9541E"/>
    <w:rsid w:val="00E9689B"/>
    <w:rsid w:val="00EA15E6"/>
    <w:rsid w:val="00EA1FCF"/>
    <w:rsid w:val="00EA2FAD"/>
    <w:rsid w:val="00EA6225"/>
    <w:rsid w:val="00EB0D9F"/>
    <w:rsid w:val="00EB16BF"/>
    <w:rsid w:val="00EB185E"/>
    <w:rsid w:val="00EB4E3C"/>
    <w:rsid w:val="00EB5A5A"/>
    <w:rsid w:val="00EB5D6F"/>
    <w:rsid w:val="00EC0A22"/>
    <w:rsid w:val="00EC212D"/>
    <w:rsid w:val="00EC4A3F"/>
    <w:rsid w:val="00ED602A"/>
    <w:rsid w:val="00EE1BEE"/>
    <w:rsid w:val="00EE2519"/>
    <w:rsid w:val="00EE32DD"/>
    <w:rsid w:val="00EE3450"/>
    <w:rsid w:val="00EE6185"/>
    <w:rsid w:val="00EE67EA"/>
    <w:rsid w:val="00EF49A8"/>
    <w:rsid w:val="00EF519A"/>
    <w:rsid w:val="00F00F8A"/>
    <w:rsid w:val="00F02E06"/>
    <w:rsid w:val="00F06A53"/>
    <w:rsid w:val="00F07A4B"/>
    <w:rsid w:val="00F11C00"/>
    <w:rsid w:val="00F1684A"/>
    <w:rsid w:val="00F17967"/>
    <w:rsid w:val="00F231DC"/>
    <w:rsid w:val="00F26174"/>
    <w:rsid w:val="00F26C64"/>
    <w:rsid w:val="00F27613"/>
    <w:rsid w:val="00F27D04"/>
    <w:rsid w:val="00F42576"/>
    <w:rsid w:val="00F44913"/>
    <w:rsid w:val="00F44A11"/>
    <w:rsid w:val="00F45795"/>
    <w:rsid w:val="00F47157"/>
    <w:rsid w:val="00F50FA5"/>
    <w:rsid w:val="00F53A86"/>
    <w:rsid w:val="00F548F8"/>
    <w:rsid w:val="00F54D93"/>
    <w:rsid w:val="00F574B9"/>
    <w:rsid w:val="00F6003A"/>
    <w:rsid w:val="00F604E0"/>
    <w:rsid w:val="00F619C8"/>
    <w:rsid w:val="00F66377"/>
    <w:rsid w:val="00F66D64"/>
    <w:rsid w:val="00F81496"/>
    <w:rsid w:val="00F8364F"/>
    <w:rsid w:val="00F83A76"/>
    <w:rsid w:val="00F83D4E"/>
    <w:rsid w:val="00F85400"/>
    <w:rsid w:val="00F85BDC"/>
    <w:rsid w:val="00F86617"/>
    <w:rsid w:val="00F871A2"/>
    <w:rsid w:val="00F90145"/>
    <w:rsid w:val="00F94C7F"/>
    <w:rsid w:val="00F94E44"/>
    <w:rsid w:val="00FA3BC8"/>
    <w:rsid w:val="00FA6E18"/>
    <w:rsid w:val="00FB5261"/>
    <w:rsid w:val="00FB6664"/>
    <w:rsid w:val="00FB6A25"/>
    <w:rsid w:val="00FC0614"/>
    <w:rsid w:val="00FC21D6"/>
    <w:rsid w:val="00FC5DC7"/>
    <w:rsid w:val="00FC7114"/>
    <w:rsid w:val="00FC7FE2"/>
    <w:rsid w:val="00FD00BC"/>
    <w:rsid w:val="00FD421D"/>
    <w:rsid w:val="00FD5A12"/>
    <w:rsid w:val="00FD5E6A"/>
    <w:rsid w:val="00FD7091"/>
    <w:rsid w:val="00FD7F52"/>
    <w:rsid w:val="00FE1677"/>
    <w:rsid w:val="00FE65D7"/>
    <w:rsid w:val="00FE7532"/>
    <w:rsid w:val="00FF66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6573E3"/>
    <w:pPr>
      <w:keepNext/>
      <w:numPr>
        <w:numId w:val="1"/>
      </w:numPr>
      <w:spacing w:before="2000" w:after="480" w:line="240" w:lineRule="auto"/>
      <w:ind w:left="360"/>
      <w:outlineLvl w:val="0"/>
    </w:pPr>
    <w:rPr>
      <w:rFonts w:eastAsia="Times New Roman" w:cs="Arial"/>
      <w:b/>
      <w:bCs/>
      <w:kern w:val="32"/>
      <w:sz w:val="40"/>
      <w:szCs w:val="32"/>
      <w:lang w:val="es-ES" w:eastAsia="es-ES"/>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ind w:left="576"/>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6573E3"/>
    <w:rPr>
      <w:rFonts w:ascii="Arial" w:eastAsia="Times New Roman" w:hAnsi="Arial" w:cs="Arial"/>
      <w:b/>
      <w:bCs/>
      <w:kern w:val="32"/>
      <w:sz w:val="40"/>
      <w:szCs w:val="32"/>
      <w:lang w:val="es-ES" w:eastAsia="es-ES"/>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semiHidden/>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image" Target="media/image5.png"/><Relationship Id="rId42" Type="http://schemas.openxmlformats.org/officeDocument/2006/relationships/header" Target="header16.xml"/><Relationship Id="rId47" Type="http://schemas.openxmlformats.org/officeDocument/2006/relationships/header" Target="header21.xml"/><Relationship Id="rId63" Type="http://schemas.openxmlformats.org/officeDocument/2006/relationships/hyperlink" Target="http://www.mla.org/" TargetMode="External"/><Relationship Id="rId68" Type="http://schemas.openxmlformats.org/officeDocument/2006/relationships/hyperlink" Target="http://www.chicagomanualofstyle.org/" TargetMode="External"/><Relationship Id="rId16" Type="http://schemas.openxmlformats.org/officeDocument/2006/relationships/header" Target="header6.xml"/><Relationship Id="rId11" Type="http://schemas.openxmlformats.org/officeDocument/2006/relationships/header" Target="header3.xml"/><Relationship Id="rId24" Type="http://schemas.openxmlformats.org/officeDocument/2006/relationships/header" Target="header10.xml"/><Relationship Id="rId32" Type="http://schemas.openxmlformats.org/officeDocument/2006/relationships/image" Target="media/image12.jpeg"/><Relationship Id="rId37" Type="http://schemas.openxmlformats.org/officeDocument/2006/relationships/image" Target="media/image17.png"/><Relationship Id="rId40" Type="http://schemas.openxmlformats.org/officeDocument/2006/relationships/header" Target="header14.xml"/><Relationship Id="rId45" Type="http://schemas.openxmlformats.org/officeDocument/2006/relationships/header" Target="header19.xml"/><Relationship Id="rId53" Type="http://schemas.openxmlformats.org/officeDocument/2006/relationships/header" Target="header27.xml"/><Relationship Id="rId58" Type="http://schemas.openxmlformats.org/officeDocument/2006/relationships/hyperlink" Target="http://www.liunet.edu/cwis/cwp/library/workshop/citama.htm" TargetMode="External"/><Relationship Id="rId66" Type="http://schemas.openxmlformats.org/officeDocument/2006/relationships/hyperlink" Target="http://www.nlm.nih.gov" TargetMode="External"/><Relationship Id="rId74" Type="http://schemas.openxmlformats.org/officeDocument/2006/relationships/hyperlink" Target="https://www.arduino.cc/en/Guide/Introduction"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www.liunet.edu/cwis/cwp/library/workshop/citapa.htm" TargetMode="External"/><Relationship Id="rId19" Type="http://schemas.openxmlformats.org/officeDocument/2006/relationships/header" Target="header9.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footer" Target="footer1.xml"/><Relationship Id="rId30" Type="http://schemas.openxmlformats.org/officeDocument/2006/relationships/image" Target="media/image10.jpeg"/><Relationship Id="rId35" Type="http://schemas.openxmlformats.org/officeDocument/2006/relationships/image" Target="media/image15.png"/><Relationship Id="rId43" Type="http://schemas.openxmlformats.org/officeDocument/2006/relationships/header" Target="header17.xml"/><Relationship Id="rId48" Type="http://schemas.openxmlformats.org/officeDocument/2006/relationships/header" Target="header22.xml"/><Relationship Id="rId56" Type="http://schemas.openxmlformats.org/officeDocument/2006/relationships/header" Target="header30.xml"/><Relationship Id="rId64" Type="http://schemas.openxmlformats.org/officeDocument/2006/relationships/hyperlink" Target="http://biblioteca.udg.es/info_general/Guies/Cites/MLA.asp" TargetMode="External"/><Relationship Id="rId69" Type="http://schemas.openxmlformats.org/officeDocument/2006/relationships/hyperlink" Target="http://www.bedfordstmartins.com/hacker/resdoc/history/footnotes.htm" TargetMode="External"/><Relationship Id="rId77" Type="http://schemas.openxmlformats.org/officeDocument/2006/relationships/header" Target="header32.xml"/><Relationship Id="rId8" Type="http://schemas.openxmlformats.org/officeDocument/2006/relationships/image" Target="media/image1.png"/><Relationship Id="rId51" Type="http://schemas.openxmlformats.org/officeDocument/2006/relationships/header" Target="header25.xml"/><Relationship Id="rId72"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20.xml"/><Relationship Id="rId59" Type="http://schemas.openxmlformats.org/officeDocument/2006/relationships/hyperlink" Target="http://www.apastyle.org/" TargetMode="External"/><Relationship Id="rId67" Type="http://schemas.openxmlformats.org/officeDocument/2006/relationships/hyperlink" Target="http://www.nlm.nih.gov/pubs/formats/recommendedformats.html" TargetMode="External"/><Relationship Id="rId20" Type="http://schemas.openxmlformats.org/officeDocument/2006/relationships/image" Target="media/image4.png"/><Relationship Id="rId41" Type="http://schemas.openxmlformats.org/officeDocument/2006/relationships/header" Target="header15.xml"/><Relationship Id="rId54" Type="http://schemas.openxmlformats.org/officeDocument/2006/relationships/header" Target="header28.xml"/><Relationship Id="rId62" Type="http://schemas.openxmlformats.org/officeDocument/2006/relationships/hyperlink" Target="http://libweb.anglia.ac.uk/referencing/harvard.htm" TargetMode="External"/><Relationship Id="rId70" Type="http://schemas.openxmlformats.org/officeDocument/2006/relationships/hyperlink" Target="http://www.bedfordstmartins.com/online/cite7.html" TargetMode="External"/><Relationship Id="rId75" Type="http://schemas.openxmlformats.org/officeDocument/2006/relationships/hyperlink" Target="https://www.newieventures.com.au/blogtext/2018/2/26/lorawan-otaa-or-ab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eader" Target="header23.xml"/><Relationship Id="rId57" Type="http://schemas.openxmlformats.org/officeDocument/2006/relationships/hyperlink" Target="http://healthlinks.washington.edu/hsl/styleguides/ama.htm" TargetMode="External"/><Relationship Id="rId10" Type="http://schemas.openxmlformats.org/officeDocument/2006/relationships/header" Target="header2.xml"/><Relationship Id="rId31" Type="http://schemas.openxmlformats.org/officeDocument/2006/relationships/image" Target="media/image11.jpeg"/><Relationship Id="rId44" Type="http://schemas.openxmlformats.org/officeDocument/2006/relationships/header" Target="header18.xml"/><Relationship Id="rId52" Type="http://schemas.openxmlformats.org/officeDocument/2006/relationships/header" Target="header26.xml"/><Relationship Id="rId60" Type="http://schemas.openxmlformats.org/officeDocument/2006/relationships/hyperlink" Target="http://biblioteca.udg.es/info_general/Guies/Cites/citar_llibres.asp" TargetMode="External"/><Relationship Id="rId65" Type="http://schemas.openxmlformats.org/officeDocument/2006/relationships/hyperlink" Target="http://www.liunet.edu/cwis/cwp/library/workshop/citmla.htm" TargetMode="External"/><Relationship Id="rId73" Type="http://schemas.openxmlformats.org/officeDocument/2006/relationships/hyperlink" Target="http://www.fisterra.com/recursos_web/mbe/vancouver.asp"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header" Target="header13.xml"/><Relationship Id="rId34" Type="http://schemas.openxmlformats.org/officeDocument/2006/relationships/image" Target="media/image14.jpeg"/><Relationship Id="rId50" Type="http://schemas.openxmlformats.org/officeDocument/2006/relationships/header" Target="header24.xml"/><Relationship Id="rId55" Type="http://schemas.openxmlformats.org/officeDocument/2006/relationships/header" Target="header29.xml"/><Relationship Id="rId76" Type="http://schemas.openxmlformats.org/officeDocument/2006/relationships/header" Target="header31.xml"/><Relationship Id="rId7" Type="http://schemas.openxmlformats.org/officeDocument/2006/relationships/endnotes" Target="endnotes.xml"/><Relationship Id="rId71" Type="http://schemas.openxmlformats.org/officeDocument/2006/relationships/hyperlink" Target="http://www.liunet.edu/cwis/cwp/library/workshop/citchi.htm" TargetMode="External"/><Relationship Id="rId2" Type="http://schemas.openxmlformats.org/officeDocument/2006/relationships/numbering" Target="numbering.xml"/><Relationship Id="rId29"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8635F9-7C2B-428F-9DDA-8F9B0742E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TotalTime>
  <Pages>57</Pages>
  <Words>9346</Words>
  <Characters>51405</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60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55</cp:revision>
  <cp:lastPrinted>2020-06-05T19:45:00Z</cp:lastPrinted>
  <dcterms:created xsi:type="dcterms:W3CDTF">2020-06-05T17:10:00Z</dcterms:created>
  <dcterms:modified xsi:type="dcterms:W3CDTF">2020-09-22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